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DA9D75" w14:textId="1E18B201" w:rsidR="00E40514" w:rsidRPr="003F48DE" w:rsidRDefault="003F48DE" w:rsidP="00263855">
      <w:pPr>
        <w:pStyle w:val="Title"/>
        <w:spacing w:line="276" w:lineRule="auto"/>
        <w:rPr>
          <w:b/>
          <w:sz w:val="48"/>
          <w:szCs w:val="48"/>
          <w:lang w:val="en-US"/>
        </w:rPr>
      </w:pPr>
      <w:r>
        <w:rPr>
          <w:b/>
          <w:sz w:val="48"/>
          <w:szCs w:val="48"/>
          <w:lang w:val="en-US"/>
        </w:rPr>
        <w:t>Sist</w:t>
      </w:r>
      <w:r w:rsidR="003416BD">
        <w:rPr>
          <w:b/>
          <w:sz w:val="48"/>
          <w:szCs w:val="48"/>
          <w:lang w:val="en-US"/>
        </w:rPr>
        <w:t>em Informasi Aplikasi</w:t>
      </w:r>
      <w:r>
        <w:rPr>
          <w:b/>
          <w:sz w:val="48"/>
          <w:szCs w:val="48"/>
          <w:lang w:val="en-US"/>
        </w:rPr>
        <w:t xml:space="preserve"> Kasir Pada Koperasi RSCM Jakarta Pusat Berbasis Java</w:t>
      </w:r>
    </w:p>
    <w:p w14:paraId="3BD78F29" w14:textId="77777777" w:rsidR="00C4385B" w:rsidRPr="003F48DE" w:rsidRDefault="00C4385B" w:rsidP="00263855">
      <w:pPr>
        <w:spacing w:line="276" w:lineRule="auto"/>
      </w:pPr>
    </w:p>
    <w:p w14:paraId="579BE2E6" w14:textId="5C233ED7" w:rsidR="00526D94" w:rsidRPr="003F48DE" w:rsidRDefault="00526D94" w:rsidP="00263855">
      <w:pPr>
        <w:spacing w:line="240" w:lineRule="auto"/>
        <w:jc w:val="center"/>
        <w:rPr>
          <w:sz w:val="20"/>
          <w:lang w:val="en-US"/>
        </w:rPr>
      </w:pPr>
      <w:r w:rsidRPr="003F48DE">
        <w:rPr>
          <w:sz w:val="20"/>
          <w:vertAlign w:val="superscript"/>
        </w:rPr>
        <w:t>1</w:t>
      </w:r>
      <w:r w:rsidR="003416BD">
        <w:rPr>
          <w:sz w:val="20"/>
          <w:lang w:val="en-US"/>
        </w:rPr>
        <w:t>Reza Avrizal</w:t>
      </w:r>
      <w:r w:rsidRPr="003F48DE">
        <w:rPr>
          <w:sz w:val="20"/>
        </w:rPr>
        <w:t xml:space="preserve">, </w:t>
      </w:r>
      <w:r w:rsidRPr="003F48DE">
        <w:rPr>
          <w:sz w:val="20"/>
          <w:vertAlign w:val="superscript"/>
        </w:rPr>
        <w:t>2</w:t>
      </w:r>
      <w:r w:rsidR="003416BD">
        <w:rPr>
          <w:sz w:val="20"/>
          <w:lang w:val="en-US"/>
        </w:rPr>
        <w:t>Erdiyansyah Saputra</w:t>
      </w:r>
      <w:r w:rsidR="0014027E" w:rsidRPr="003F48DE">
        <w:rPr>
          <w:sz w:val="20"/>
          <w:lang w:val="id-ID"/>
        </w:rPr>
        <w:t xml:space="preserve">, </w:t>
      </w:r>
      <w:r w:rsidR="0014027E" w:rsidRPr="003F48DE">
        <w:rPr>
          <w:sz w:val="20"/>
          <w:vertAlign w:val="superscript"/>
          <w:lang w:val="id-ID"/>
        </w:rPr>
        <w:t>3</w:t>
      </w:r>
      <w:r w:rsidR="00060C61" w:rsidRPr="003F48DE">
        <w:rPr>
          <w:sz w:val="20"/>
          <w:lang w:val="en-US"/>
        </w:rPr>
        <w:t>Siti Suaedah</w:t>
      </w:r>
      <w:r w:rsidR="003416BD">
        <w:rPr>
          <w:sz w:val="20"/>
          <w:lang w:val="en-US"/>
        </w:rPr>
        <w:t xml:space="preserve">, </w:t>
      </w:r>
      <w:r w:rsidR="003416BD" w:rsidRPr="003416BD">
        <w:rPr>
          <w:sz w:val="20"/>
          <w:vertAlign w:val="superscript"/>
          <w:lang w:val="en-US"/>
        </w:rPr>
        <w:t>4</w:t>
      </w:r>
      <w:r w:rsidR="003416BD">
        <w:rPr>
          <w:sz w:val="20"/>
          <w:lang w:val="en-US"/>
        </w:rPr>
        <w:t>Nasrulloh Isnain</w:t>
      </w:r>
    </w:p>
    <w:p w14:paraId="125C6494" w14:textId="045D4375" w:rsidR="00526D94" w:rsidRPr="003F48DE" w:rsidRDefault="00526D94" w:rsidP="00263855">
      <w:pPr>
        <w:spacing w:line="240" w:lineRule="auto"/>
        <w:jc w:val="center"/>
        <w:rPr>
          <w:sz w:val="20"/>
          <w:vertAlign w:val="superscript"/>
          <w:lang w:val="en-US"/>
        </w:rPr>
      </w:pPr>
      <w:r w:rsidRPr="00463A25">
        <w:rPr>
          <w:sz w:val="20"/>
        </w:rPr>
        <w:t>Program Studi</w:t>
      </w:r>
      <w:r w:rsidR="006019F9" w:rsidRPr="00463A25">
        <w:rPr>
          <w:sz w:val="20"/>
        </w:rPr>
        <w:t xml:space="preserve"> Teknik</w:t>
      </w:r>
      <w:r w:rsidRPr="00463A25">
        <w:rPr>
          <w:sz w:val="20"/>
        </w:rPr>
        <w:t xml:space="preserve"> </w:t>
      </w:r>
      <w:r w:rsidR="00715554" w:rsidRPr="00463A25">
        <w:rPr>
          <w:sz w:val="20"/>
          <w:lang w:val="id-ID"/>
        </w:rPr>
        <w:t>Informatika</w:t>
      </w:r>
      <w:r w:rsidRPr="00463A25">
        <w:rPr>
          <w:sz w:val="20"/>
        </w:rPr>
        <w:t xml:space="preserve">, Universitas </w:t>
      </w:r>
      <w:r w:rsidR="00715554" w:rsidRPr="00463A25">
        <w:rPr>
          <w:sz w:val="20"/>
          <w:lang w:val="id-ID"/>
        </w:rPr>
        <w:t>Indraprasta PGRI</w:t>
      </w:r>
      <w:r w:rsidR="003F48DE">
        <w:rPr>
          <w:sz w:val="20"/>
          <w:vertAlign w:val="superscript"/>
          <w:lang w:val="en-US"/>
        </w:rPr>
        <w:t>1,2</w:t>
      </w:r>
      <w:r w:rsidR="008F1304">
        <w:rPr>
          <w:sz w:val="20"/>
          <w:vertAlign w:val="superscript"/>
          <w:lang w:val="en-US"/>
        </w:rPr>
        <w:t>,3</w:t>
      </w:r>
    </w:p>
    <w:p w14:paraId="7D8B3F21" w14:textId="77777777" w:rsidR="00463A25" w:rsidRPr="00463A25" w:rsidRDefault="00463A25" w:rsidP="00263855">
      <w:pPr>
        <w:spacing w:line="240" w:lineRule="auto"/>
        <w:jc w:val="center"/>
        <w:rPr>
          <w:sz w:val="20"/>
          <w:szCs w:val="20"/>
          <w:lang w:val="id-ID"/>
        </w:rPr>
      </w:pPr>
      <w:r w:rsidRPr="00463A25">
        <w:rPr>
          <w:color w:val="202124"/>
          <w:sz w:val="20"/>
          <w:szCs w:val="20"/>
          <w:shd w:val="clear" w:color="auto" w:fill="FFFFFF"/>
        </w:rPr>
        <w:t>TB. Simatupang, Jl. Nangka Raya No.58 C, RT.5/RW.5, Tj. Bar., Kec. Jagakarsa, Kota Jakarta Selatan, Daerah Khusus Ibukota Jakarta 12530</w:t>
      </w:r>
    </w:p>
    <w:p w14:paraId="6201CC1F" w14:textId="1CCFDB60" w:rsidR="00526D94" w:rsidRPr="003416BD" w:rsidRDefault="00526D94" w:rsidP="00263855">
      <w:pPr>
        <w:spacing w:line="240" w:lineRule="auto"/>
        <w:jc w:val="center"/>
        <w:rPr>
          <w:sz w:val="20"/>
          <w:lang w:val="en-US"/>
        </w:rPr>
      </w:pPr>
      <w:r w:rsidRPr="00463A25">
        <w:rPr>
          <w:sz w:val="20"/>
        </w:rPr>
        <w:t>Email:</w:t>
      </w:r>
      <w:r w:rsidR="003416BD">
        <w:rPr>
          <w:sz w:val="20"/>
          <w:lang w:val="en-US"/>
        </w:rPr>
        <w:t xml:space="preserve"> </w:t>
      </w:r>
      <w:hyperlink r:id="rId8" w:history="1">
        <w:r w:rsidR="003416BD" w:rsidRPr="00A36936">
          <w:rPr>
            <w:rStyle w:val="Hyperlink"/>
            <w:sz w:val="20"/>
            <w:lang w:val="id-ID"/>
          </w:rPr>
          <w:t>avrizale.pln@gmail.com</w:t>
        </w:r>
      </w:hyperlink>
      <w:r w:rsidR="007502BE" w:rsidRPr="00463A25">
        <w:rPr>
          <w:sz w:val="20"/>
          <w:lang w:val="id-ID"/>
        </w:rPr>
        <w:t>,</w:t>
      </w:r>
      <w:r w:rsidR="003416BD" w:rsidRPr="003416BD">
        <w:t xml:space="preserve"> </w:t>
      </w:r>
      <w:hyperlink r:id="rId9" w:history="1">
        <w:r w:rsidR="003416BD" w:rsidRPr="00463A25">
          <w:rPr>
            <w:rStyle w:val="Hyperlink"/>
            <w:sz w:val="20"/>
            <w:lang w:val="en-US"/>
          </w:rPr>
          <w:t>Erdiyansyah09@gmail</w:t>
        </w:r>
        <w:r w:rsidR="003416BD" w:rsidRPr="00463A25">
          <w:rPr>
            <w:rStyle w:val="Hyperlink"/>
            <w:sz w:val="20"/>
            <w:lang w:val="id-ID"/>
          </w:rPr>
          <w:t>.com</w:t>
        </w:r>
      </w:hyperlink>
      <w:r w:rsidR="007502BE" w:rsidRPr="00463A25">
        <w:rPr>
          <w:sz w:val="20"/>
          <w:lang w:val="id-ID"/>
        </w:rPr>
        <w:t xml:space="preserve"> </w:t>
      </w:r>
      <w:hyperlink r:id="rId10" w:history="1">
        <w:r w:rsidR="006019F9" w:rsidRPr="00463A25">
          <w:rPr>
            <w:rStyle w:val="Hyperlink"/>
            <w:sz w:val="20"/>
            <w:lang w:val="en-US"/>
          </w:rPr>
          <w:t>suaedahsiti@yahoo</w:t>
        </w:r>
        <w:r w:rsidR="006019F9" w:rsidRPr="00463A25">
          <w:rPr>
            <w:rStyle w:val="Hyperlink"/>
            <w:sz w:val="20"/>
            <w:lang w:val="id-ID"/>
          </w:rPr>
          <w:t>.com</w:t>
        </w:r>
      </w:hyperlink>
      <w:r w:rsidR="003416BD">
        <w:rPr>
          <w:rStyle w:val="Hyperlink"/>
          <w:sz w:val="20"/>
          <w:lang w:val="en-US"/>
        </w:rPr>
        <w:t>, nasrullohisnain@gmail.com</w:t>
      </w:r>
    </w:p>
    <w:p w14:paraId="7A00BA45" w14:textId="77777777" w:rsidR="00BE7F18" w:rsidRPr="005A7B45" w:rsidRDefault="00BE7F18" w:rsidP="00263855">
      <w:pPr>
        <w:spacing w:line="276" w:lineRule="auto"/>
      </w:pPr>
    </w:p>
    <w:p w14:paraId="08F6D052" w14:textId="77777777" w:rsidR="008D6884" w:rsidRPr="000D0820" w:rsidRDefault="00463A25" w:rsidP="00263855">
      <w:pPr>
        <w:spacing w:line="276" w:lineRule="auto"/>
        <w:jc w:val="center"/>
        <w:rPr>
          <w:b/>
          <w:sz w:val="24"/>
          <w:lang w:val="id-ID"/>
        </w:rPr>
      </w:pPr>
      <w:r>
        <w:rPr>
          <w:b/>
          <w:sz w:val="24"/>
        </w:rPr>
        <w:t>abstrak</w:t>
      </w:r>
    </w:p>
    <w:p w14:paraId="7FA298F3" w14:textId="48DBC53C" w:rsidR="004B6B49" w:rsidRDefault="005A7B45" w:rsidP="00263855">
      <w:pPr>
        <w:pStyle w:val="ListParagraph"/>
        <w:tabs>
          <w:tab w:val="left" w:pos="1080"/>
        </w:tabs>
        <w:spacing w:after="0"/>
        <w:ind w:left="0" w:firstLine="720"/>
        <w:jc w:val="both"/>
        <w:rPr>
          <w:rFonts w:ascii="Times New Roman" w:hAnsi="Times New Roman"/>
          <w:bCs/>
          <w:i/>
          <w:szCs w:val="22"/>
          <w:lang w:val="en-US"/>
        </w:rPr>
      </w:pPr>
      <w:r w:rsidRPr="00463A25">
        <w:rPr>
          <w:rFonts w:ascii="Times New Roman" w:hAnsi="Times New Roman"/>
          <w:szCs w:val="22"/>
        </w:rPr>
        <w:t>Kemajuan suatu instansi atau perusahaan dapat dilihat dari bagaimana memanfaatkan teknologi komputer sebagai alat bantu dalam menyelesaikan masalah. Hal tersebut sangat menunjang dalam pengoperasian suatu instansi atau perusahaan baik skala kecil, menengah maupun perusahaan besar dalam persaingan bisnis yang semakin ketat.</w:t>
      </w:r>
      <w:r w:rsidR="001451AE" w:rsidRPr="00463A25">
        <w:rPr>
          <w:rFonts w:ascii="Times New Roman" w:hAnsi="Times New Roman"/>
          <w:szCs w:val="22"/>
          <w:lang w:val="en-US"/>
        </w:rPr>
        <w:t xml:space="preserve"> </w:t>
      </w:r>
      <w:r w:rsidR="001451AE" w:rsidRPr="00463A25">
        <w:rPr>
          <w:rFonts w:ascii="Times New Roman" w:hAnsi="Times New Roman"/>
          <w:szCs w:val="22"/>
        </w:rPr>
        <w:t>Dalam hal ini aplikasi yang dimaksud adalah Sistem Aplikasi Kasir Pada Koperasi Pegawai Republik Indonesia RSCM Jakarta Pusat yang beralamat di Jln. Diponegoro no 71 Jakarta Pusat.</w:t>
      </w:r>
      <w:r w:rsidR="00D1121E">
        <w:rPr>
          <w:rFonts w:ascii="Times New Roman" w:hAnsi="Times New Roman"/>
          <w:szCs w:val="22"/>
          <w:lang w:val="en-US"/>
        </w:rPr>
        <w:t xml:space="preserve"> </w:t>
      </w:r>
      <w:r w:rsidR="00D1121E" w:rsidRPr="00BB4847">
        <w:rPr>
          <w:rFonts w:ascii="Times New Roman" w:hAnsi="Times New Roman"/>
          <w:szCs w:val="22"/>
        </w:rPr>
        <w:t xml:space="preserve">Aplikasi kasir dan laporan ini dibangun berdasarkan analisis kebutuhan dari KPRI RSCM. </w:t>
      </w:r>
      <w:r w:rsidR="00D1121E" w:rsidRPr="00D1121E">
        <w:rPr>
          <w:rFonts w:ascii="Times New Roman" w:hAnsi="Times New Roman"/>
          <w:szCs w:val="22"/>
        </w:rPr>
        <w:t xml:space="preserve">Aplikasi ini dibangun dengan menggunakan bahasa pemrograman JAVA (Desktop) dengan menggunakan Netbeans sebagai IDE nya, serta menggunakan </w:t>
      </w:r>
      <w:r w:rsidR="00D1121E" w:rsidRPr="00D1121E">
        <w:rPr>
          <w:rFonts w:ascii="Times New Roman" w:hAnsi="Times New Roman"/>
          <w:i/>
          <w:iCs/>
          <w:szCs w:val="22"/>
        </w:rPr>
        <w:t>Database MySql</w:t>
      </w:r>
      <w:r w:rsidR="00D1121E">
        <w:rPr>
          <w:rFonts w:ascii="Times New Roman" w:hAnsi="Times New Roman"/>
          <w:szCs w:val="22"/>
          <w:lang w:val="en-US"/>
        </w:rPr>
        <w:t xml:space="preserve">. </w:t>
      </w:r>
      <w:r w:rsidR="004B6B49" w:rsidRPr="00D1121E">
        <w:rPr>
          <w:rFonts w:ascii="Times New Roman" w:hAnsi="Times New Roman"/>
          <w:szCs w:val="22"/>
        </w:rPr>
        <w:t xml:space="preserve">Metodologi yang digunakan oleh peneliti adalah </w:t>
      </w:r>
      <w:r w:rsidRPr="00D1121E">
        <w:rPr>
          <w:rFonts w:ascii="Times New Roman" w:hAnsi="Times New Roman"/>
          <w:szCs w:val="22"/>
        </w:rPr>
        <w:t xml:space="preserve">metode </w:t>
      </w:r>
      <w:r w:rsidR="00BB4847">
        <w:rPr>
          <w:i/>
          <w:iCs/>
          <w:szCs w:val="22"/>
          <w:lang w:val="en-US"/>
        </w:rPr>
        <w:t>Agile software development</w:t>
      </w:r>
      <w:r w:rsidR="004B6B49" w:rsidRPr="00D1121E">
        <w:rPr>
          <w:rFonts w:ascii="Times New Roman" w:hAnsi="Times New Roman"/>
          <w:szCs w:val="22"/>
        </w:rPr>
        <w:t>. Metode pengumpulan data yang digunakan dalam</w:t>
      </w:r>
      <w:r w:rsidR="004B6B49" w:rsidRPr="00463A25">
        <w:rPr>
          <w:rFonts w:ascii="Times New Roman" w:hAnsi="Times New Roman"/>
          <w:bCs/>
          <w:iCs/>
          <w:szCs w:val="22"/>
        </w:rPr>
        <w:t xml:space="preserve"> penelitian ini adalah wawancara</w:t>
      </w:r>
      <w:r w:rsidR="00D1121E">
        <w:rPr>
          <w:rFonts w:ascii="Times New Roman" w:hAnsi="Times New Roman"/>
          <w:bCs/>
          <w:iCs/>
          <w:szCs w:val="22"/>
          <w:lang w:val="en-US"/>
        </w:rPr>
        <w:t xml:space="preserve"> tertutup</w:t>
      </w:r>
      <w:r w:rsidR="004B6B49" w:rsidRPr="00463A25">
        <w:rPr>
          <w:rFonts w:ascii="Times New Roman" w:hAnsi="Times New Roman"/>
          <w:bCs/>
          <w:iCs/>
          <w:szCs w:val="22"/>
        </w:rPr>
        <w:t xml:space="preserve">, observasi, dan </w:t>
      </w:r>
      <w:r w:rsidRPr="00463A25">
        <w:rPr>
          <w:rFonts w:ascii="Times New Roman" w:hAnsi="Times New Roman"/>
          <w:bCs/>
          <w:iCs/>
          <w:szCs w:val="22"/>
          <w:lang w:val="en-US"/>
        </w:rPr>
        <w:t>peninjauan keputusan</w:t>
      </w:r>
      <w:r w:rsidR="00D1121E">
        <w:rPr>
          <w:rFonts w:ascii="Times New Roman" w:hAnsi="Times New Roman"/>
          <w:bCs/>
          <w:iCs/>
          <w:szCs w:val="22"/>
          <w:lang w:val="en-US"/>
        </w:rPr>
        <w:t xml:space="preserve"> dari </w:t>
      </w:r>
      <w:r w:rsidR="00D1121E" w:rsidRPr="00D1121E">
        <w:rPr>
          <w:rFonts w:ascii="Times New Roman" w:hAnsi="Times New Roman"/>
          <w:bCs/>
          <w:i/>
          <w:szCs w:val="22"/>
          <w:lang w:val="en-US"/>
        </w:rPr>
        <w:t>stakeholder</w:t>
      </w:r>
      <w:r w:rsidR="00D1121E">
        <w:rPr>
          <w:rFonts w:ascii="Times New Roman" w:hAnsi="Times New Roman"/>
          <w:bCs/>
          <w:iCs/>
          <w:color w:val="FF0000"/>
          <w:szCs w:val="22"/>
          <w:lang w:val="en-US"/>
        </w:rPr>
        <w:t xml:space="preserve"> </w:t>
      </w:r>
      <w:r w:rsidR="00D1121E" w:rsidRPr="00BB0D24">
        <w:rPr>
          <w:rFonts w:ascii="Times New Roman" w:hAnsi="Times New Roman"/>
          <w:bCs/>
          <w:i/>
          <w:szCs w:val="22"/>
          <w:lang w:val="en-US"/>
        </w:rPr>
        <w:t>sehingga data yang didapatkan mampu untuk mengakomodasi kebutuhan dan inisiasi aplikasi yang akan dibangun. Aplikasi ini di uji mengg</w:t>
      </w:r>
      <w:r w:rsidR="00BB0D24" w:rsidRPr="00BB0D24">
        <w:rPr>
          <w:rFonts w:ascii="Times New Roman" w:hAnsi="Times New Roman"/>
          <w:bCs/>
          <w:i/>
          <w:szCs w:val="22"/>
          <w:lang w:val="en-US"/>
        </w:rPr>
        <w:t>u</w:t>
      </w:r>
      <w:r w:rsidR="00D1121E" w:rsidRPr="00BB0D24">
        <w:rPr>
          <w:rFonts w:ascii="Times New Roman" w:hAnsi="Times New Roman"/>
          <w:bCs/>
          <w:i/>
          <w:szCs w:val="22"/>
          <w:lang w:val="en-US"/>
        </w:rPr>
        <w:t>n</w:t>
      </w:r>
      <w:r w:rsidR="00BB0D24" w:rsidRPr="00BB0D24">
        <w:rPr>
          <w:rFonts w:ascii="Times New Roman" w:hAnsi="Times New Roman"/>
          <w:bCs/>
          <w:i/>
          <w:szCs w:val="22"/>
          <w:lang w:val="en-US"/>
        </w:rPr>
        <w:t>a</w:t>
      </w:r>
      <w:r w:rsidR="00D1121E" w:rsidRPr="00BB0D24">
        <w:rPr>
          <w:rFonts w:ascii="Times New Roman" w:hAnsi="Times New Roman"/>
          <w:bCs/>
          <w:i/>
          <w:szCs w:val="22"/>
          <w:lang w:val="en-US"/>
        </w:rPr>
        <w:t>kan</w:t>
      </w:r>
      <w:r w:rsidR="00BB0D24" w:rsidRPr="00BB0D24">
        <w:rPr>
          <w:rFonts w:ascii="Times New Roman" w:hAnsi="Times New Roman"/>
          <w:bCs/>
          <w:i/>
          <w:szCs w:val="22"/>
          <w:lang w:val="en-US"/>
        </w:rPr>
        <w:t xml:space="preserve"> blacbox sebagai pengujian fungsionalitas aplikasi.</w:t>
      </w:r>
      <w:r w:rsidR="00D1121E" w:rsidRPr="00BB0D24">
        <w:rPr>
          <w:rFonts w:ascii="Times New Roman" w:hAnsi="Times New Roman"/>
          <w:bCs/>
          <w:i/>
          <w:szCs w:val="22"/>
          <w:lang w:val="en-US"/>
        </w:rPr>
        <w:t xml:space="preserve"> </w:t>
      </w:r>
    </w:p>
    <w:p w14:paraId="15785614" w14:textId="5438F993" w:rsidR="00BB0D24" w:rsidRDefault="00BB0D24" w:rsidP="00BB0D24">
      <w:pPr>
        <w:tabs>
          <w:tab w:val="left" w:pos="1080"/>
        </w:tabs>
        <w:rPr>
          <w:bCs/>
          <w:iCs/>
          <w:szCs w:val="22"/>
          <w:lang w:val="en-US"/>
        </w:rPr>
      </w:pPr>
    </w:p>
    <w:p w14:paraId="1E4A9C95" w14:textId="148E2DFB" w:rsidR="00BB0D24" w:rsidRPr="00BB0D24" w:rsidRDefault="00BB0D24" w:rsidP="00BB0D24">
      <w:pPr>
        <w:spacing w:line="276" w:lineRule="auto"/>
        <w:jc w:val="center"/>
        <w:rPr>
          <w:b/>
          <w:i/>
          <w:iCs/>
          <w:sz w:val="24"/>
          <w:lang w:val="id-ID"/>
        </w:rPr>
      </w:pPr>
      <w:r w:rsidRPr="00BB0D24">
        <w:rPr>
          <w:b/>
          <w:i/>
          <w:iCs/>
          <w:sz w:val="24"/>
        </w:rPr>
        <w:t>abstra</w:t>
      </w:r>
      <w:r w:rsidRPr="00BB0D24">
        <w:rPr>
          <w:b/>
          <w:i/>
          <w:iCs/>
          <w:sz w:val="24"/>
        </w:rPr>
        <w:t>ct</w:t>
      </w:r>
    </w:p>
    <w:p w14:paraId="28CB6767" w14:textId="5E96D64E" w:rsidR="00BB0D24" w:rsidRPr="00BB0D24" w:rsidRDefault="00BB0D24" w:rsidP="00BB0D24">
      <w:pPr>
        <w:tabs>
          <w:tab w:val="left" w:pos="1080"/>
        </w:tabs>
        <w:spacing w:line="240" w:lineRule="auto"/>
        <w:rPr>
          <w:rFonts w:eastAsia="MS Mincho"/>
          <w:i/>
          <w:iCs/>
          <w:sz w:val="20"/>
          <w:szCs w:val="22"/>
          <w:lang w:val="x-none" w:eastAsia="x-none"/>
        </w:rPr>
      </w:pPr>
      <w:r>
        <w:rPr>
          <w:rFonts w:eastAsia="MS Mincho"/>
          <w:sz w:val="20"/>
          <w:szCs w:val="22"/>
          <w:lang w:val="x-none" w:eastAsia="x-none"/>
        </w:rPr>
        <w:tab/>
      </w:r>
      <w:r w:rsidRPr="00BB0D24">
        <w:rPr>
          <w:rFonts w:eastAsia="MS Mincho"/>
          <w:i/>
          <w:iCs/>
          <w:sz w:val="20"/>
          <w:szCs w:val="22"/>
          <w:lang w:val="x-none" w:eastAsia="x-none"/>
        </w:rPr>
        <w:t xml:space="preserve">The progress of an agency or company can be seen from how to use computer technology as a tool in solving problems. This is very supportive in the operation of an agency or company, both small, medium and large companies in increasingly fierce business competition. In this case the application in question is the Cashier Application System at the Indonesian Employee Cooperative, RSCM Central Jakarta, which is located at Jln. Diponegoro no. 71 Central Jakarta. This cashier and report application was built based on needs analysis from KPRI RSCM. This application was built using the JAVA programming language (Desktop) using Netbeans as its IDE, and using the MySql database. The methodology used by the researcher is the </w:t>
      </w:r>
      <w:r w:rsidR="00BB4847">
        <w:rPr>
          <w:rFonts w:eastAsia="MS Mincho"/>
          <w:i/>
          <w:iCs/>
          <w:sz w:val="20"/>
          <w:szCs w:val="22"/>
          <w:lang w:val="en-US" w:eastAsia="x-none"/>
        </w:rPr>
        <w:t>Agile software development</w:t>
      </w:r>
      <w:r w:rsidRPr="00BB0D24">
        <w:rPr>
          <w:rFonts w:eastAsia="MS Mincho"/>
          <w:i/>
          <w:iCs/>
          <w:sz w:val="20"/>
          <w:szCs w:val="22"/>
          <w:lang w:val="x-none" w:eastAsia="x-none"/>
        </w:rPr>
        <w:t xml:space="preserve"> method. The data collection methods used in this study were closed interviews, observation, and review of decisions from stakeholders so that the data obtained were able to accommodate the needs and initiation of the application to be built. This application is tested using blackbox as a test of application functionality.</w:t>
      </w:r>
    </w:p>
    <w:p w14:paraId="1BD2A734" w14:textId="77777777" w:rsidR="008D6884" w:rsidRPr="005A7B45" w:rsidRDefault="008D6884" w:rsidP="00263855">
      <w:pPr>
        <w:pStyle w:val="NoSpacing"/>
        <w:spacing w:line="276" w:lineRule="auto"/>
      </w:pPr>
    </w:p>
    <w:p w14:paraId="7B65325B" w14:textId="4402ED2F" w:rsidR="002B3EA3" w:rsidRPr="00463A25" w:rsidRDefault="003E2D44" w:rsidP="00263855">
      <w:pPr>
        <w:spacing w:line="276" w:lineRule="auto"/>
        <w:rPr>
          <w:i/>
          <w:szCs w:val="22"/>
        </w:rPr>
      </w:pPr>
      <w:r w:rsidRPr="00463A25">
        <w:rPr>
          <w:b/>
          <w:i/>
          <w:lang w:val="id-ID"/>
        </w:rPr>
        <w:t>Kata Kunci</w:t>
      </w:r>
      <w:r w:rsidR="008D6884" w:rsidRPr="00463A25">
        <w:rPr>
          <w:b/>
          <w:i/>
        </w:rPr>
        <w:t>:</w:t>
      </w:r>
      <w:r w:rsidR="008D6884" w:rsidRPr="00463A25">
        <w:rPr>
          <w:i/>
        </w:rPr>
        <w:t xml:space="preserve"> </w:t>
      </w:r>
      <w:r w:rsidR="005A7B45" w:rsidRPr="00463A25">
        <w:rPr>
          <w:i/>
          <w:szCs w:val="22"/>
        </w:rPr>
        <w:t>Anggota</w:t>
      </w:r>
      <w:r w:rsidR="009B2276" w:rsidRPr="00463A25">
        <w:rPr>
          <w:i/>
          <w:szCs w:val="22"/>
        </w:rPr>
        <w:t xml:space="preserve">, </w:t>
      </w:r>
      <w:r w:rsidR="005A7B45" w:rsidRPr="00463A25">
        <w:rPr>
          <w:i/>
          <w:szCs w:val="22"/>
        </w:rPr>
        <w:t>Transaksi, Basis Data</w:t>
      </w:r>
      <w:r w:rsidR="00463A25">
        <w:rPr>
          <w:i/>
          <w:szCs w:val="22"/>
        </w:rPr>
        <w:t>, KPRI RSCM</w:t>
      </w:r>
      <w:r w:rsidR="00BB4847">
        <w:rPr>
          <w:i/>
          <w:szCs w:val="22"/>
        </w:rPr>
        <w:t>, Agile.</w:t>
      </w:r>
    </w:p>
    <w:p w14:paraId="7449BD4C" w14:textId="77777777" w:rsidR="00350B12" w:rsidRPr="005A7B45" w:rsidRDefault="00463A25" w:rsidP="00263855">
      <w:pPr>
        <w:spacing w:line="276" w:lineRule="auto"/>
        <w:rPr>
          <w:i/>
          <w:szCs w:val="22"/>
        </w:rPr>
      </w:pPr>
      <w:r>
        <w:rPr>
          <w:i/>
          <w:noProof/>
          <w:szCs w:val="22"/>
          <w:lang w:val="en-US"/>
        </w:rPr>
        <mc:AlternateContent>
          <mc:Choice Requires="wps">
            <w:drawing>
              <wp:anchor distT="0" distB="0" distL="114300" distR="114300" simplePos="0" relativeHeight="251659264" behindDoc="0" locked="0" layoutInCell="1" allowOverlap="1" wp14:anchorId="749DDABA" wp14:editId="66DCFFCA">
                <wp:simplePos x="0" y="0"/>
                <wp:positionH relativeFrom="column">
                  <wp:posOffset>0</wp:posOffset>
                </wp:positionH>
                <wp:positionV relativeFrom="paragraph">
                  <wp:posOffset>27305</wp:posOffset>
                </wp:positionV>
                <wp:extent cx="6286500" cy="9525"/>
                <wp:effectExtent l="0" t="0" r="19050" b="28575"/>
                <wp:wrapNone/>
                <wp:docPr id="1" name="Straight Connector 1"/>
                <wp:cNvGraphicFramePr/>
                <a:graphic xmlns:a="http://schemas.openxmlformats.org/drawingml/2006/main">
                  <a:graphicData uri="http://schemas.microsoft.com/office/word/2010/wordprocessingShape">
                    <wps:wsp>
                      <wps:cNvCnPr/>
                      <wps:spPr>
                        <a:xfrm>
                          <a:off x="0" y="0"/>
                          <a:ext cx="6286500"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04355497" id="Straight Connector 1"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2.15pt" to="49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" strokecolor="black [3200]" strokeweight="1.5pt">
                <v:stroke joinstyle="miter"/>
              </v:line>
            </w:pict>
          </mc:Fallback>
        </mc:AlternateContent>
      </w:r>
    </w:p>
    <w:p w14:paraId="4BF010B5" w14:textId="77777777" w:rsidR="00826931" w:rsidRDefault="00826931" w:rsidP="00263855">
      <w:pPr>
        <w:pStyle w:val="Heading1"/>
        <w:spacing w:before="0" w:after="0" w:line="276" w:lineRule="auto"/>
        <w:rPr>
          <w:rFonts w:cs="Times New Roman"/>
          <w:lang w:val="id-ID"/>
        </w:rPr>
        <w:sectPr w:rsidR="00826931" w:rsidSect="000D0820">
          <w:footerReference w:type="even" r:id="rId11"/>
          <w:footerReference w:type="default" r:id="rId12"/>
          <w:footerReference w:type="first" r:id="rId13"/>
          <w:pgSz w:w="11900" w:h="16840"/>
          <w:pgMar w:top="1701" w:right="851" w:bottom="1701" w:left="1134" w:header="360" w:footer="709" w:gutter="0"/>
          <w:cols w:space="708"/>
          <w:titlePg/>
          <w:docGrid w:linePitch="360"/>
        </w:sectPr>
      </w:pPr>
    </w:p>
    <w:p w14:paraId="53BDD295" w14:textId="77777777" w:rsidR="00FE3E56" w:rsidRPr="00463A25" w:rsidRDefault="005A7910" w:rsidP="00BC5EF3">
      <w:pPr>
        <w:pStyle w:val="Heading1"/>
        <w:numPr>
          <w:ilvl w:val="0"/>
          <w:numId w:val="22"/>
        </w:numPr>
        <w:spacing w:before="0" w:after="0" w:line="240" w:lineRule="auto"/>
        <w:ind w:left="0" w:hanging="90"/>
        <w:rPr>
          <w:rFonts w:cs="Times New Roman"/>
          <w:sz w:val="20"/>
          <w:lang w:val="id-ID"/>
        </w:rPr>
      </w:pPr>
      <w:r w:rsidRPr="00463A25">
        <w:rPr>
          <w:rFonts w:cs="Times New Roman"/>
          <w:sz w:val="20"/>
          <w:lang w:val="id-ID"/>
        </w:rPr>
        <w:lastRenderedPageBreak/>
        <w:t>PeNDAHULUAN</w:t>
      </w:r>
    </w:p>
    <w:p w14:paraId="34448E5F" w14:textId="77777777" w:rsidR="00E14640" w:rsidRPr="00463A25" w:rsidRDefault="001451AE" w:rsidP="00263855">
      <w:pPr>
        <w:pStyle w:val="SubJudul"/>
        <w:spacing w:after="0" w:line="240" w:lineRule="auto"/>
        <w:ind w:firstLine="284"/>
        <w:jc w:val="both"/>
        <w:rPr>
          <w:b w:val="0"/>
          <w:bCs/>
          <w:iCs/>
          <w:sz w:val="20"/>
          <w:szCs w:val="20"/>
        </w:rPr>
      </w:pPr>
      <w:r w:rsidRPr="00463A25">
        <w:rPr>
          <w:b w:val="0"/>
          <w:sz w:val="20"/>
          <w:szCs w:val="20"/>
        </w:rPr>
        <w:t>Penggunaan komputer pada saat ini merupakan suatu kebutuhan setiap instansi atau perusahaan. Kemajuan suatu instansi atau perusahaan dapat dilihat dari bagaimana memanfaatkan teknologi komputer sebagai alat bantu dalam menyelesaikan masalah. Hal tersebut sangat menunjang dalam pengoperasian suatu instansi atau perusahaan baik skala kecil, menengah maupun perusahaan besar dalam persaingan bisnis yang semakin ketat.</w:t>
      </w:r>
      <w:r w:rsidR="0063076C" w:rsidRPr="00463A25">
        <w:rPr>
          <w:b w:val="0"/>
          <w:bCs/>
          <w:iCs/>
          <w:sz w:val="20"/>
          <w:szCs w:val="20"/>
        </w:rPr>
        <w:t xml:space="preserve"> </w:t>
      </w:r>
      <w:r w:rsidRPr="00463A25">
        <w:rPr>
          <w:b w:val="0"/>
          <w:sz w:val="20"/>
          <w:szCs w:val="20"/>
        </w:rPr>
        <w:t>Dalam hal ini aplikasi yang dimaksud adalah Sistem Aplikasi Kasir Pada Koperasi Pegawai Republik Indonesia RSCM Jakarta Pusat yang beralamat di Jln. Diponegoro no 71 Jakarta Pusat.</w:t>
      </w:r>
    </w:p>
    <w:p w14:paraId="51E5F4A8" w14:textId="7B003C87" w:rsidR="007C3CCD" w:rsidRDefault="0063076C" w:rsidP="00263855">
      <w:pPr>
        <w:pStyle w:val="SubJudul"/>
        <w:spacing w:after="0" w:line="240" w:lineRule="auto"/>
        <w:ind w:firstLine="284"/>
        <w:jc w:val="both"/>
        <w:rPr>
          <w:b w:val="0"/>
          <w:bCs/>
          <w:sz w:val="20"/>
          <w:szCs w:val="20"/>
        </w:rPr>
      </w:pPr>
      <w:r w:rsidRPr="00463A25">
        <w:rPr>
          <w:b w:val="0"/>
          <w:bCs/>
          <w:iCs/>
          <w:sz w:val="20"/>
          <w:szCs w:val="20"/>
        </w:rPr>
        <w:t xml:space="preserve">Tujuan penelitian adalah untuk merancang dan </w:t>
      </w:r>
      <w:r w:rsidRPr="00463A25">
        <w:rPr>
          <w:b w:val="0"/>
          <w:bCs/>
          <w:sz w:val="20"/>
          <w:szCs w:val="20"/>
          <w:lang w:val="id-ID"/>
        </w:rPr>
        <w:t xml:space="preserve">membangun sistem </w:t>
      </w:r>
      <w:r w:rsidR="001451AE" w:rsidRPr="00463A25">
        <w:rPr>
          <w:b w:val="0"/>
          <w:bCs/>
          <w:sz w:val="20"/>
          <w:szCs w:val="20"/>
        </w:rPr>
        <w:t xml:space="preserve">aplikasi kasir </w:t>
      </w:r>
      <w:r w:rsidRPr="00463A25">
        <w:rPr>
          <w:b w:val="0"/>
          <w:bCs/>
          <w:sz w:val="20"/>
          <w:szCs w:val="20"/>
          <w:lang w:val="id-ID"/>
        </w:rPr>
        <w:t xml:space="preserve">untuk </w:t>
      </w:r>
      <w:r w:rsidRPr="00463A25">
        <w:rPr>
          <w:b w:val="0"/>
          <w:color w:val="000000"/>
          <w:sz w:val="20"/>
          <w:szCs w:val="20"/>
          <w:lang w:val="id-ID"/>
        </w:rPr>
        <w:t xml:space="preserve">Koperasi </w:t>
      </w:r>
      <w:r w:rsidR="001451AE" w:rsidRPr="00463A25">
        <w:rPr>
          <w:b w:val="0"/>
          <w:color w:val="000000"/>
          <w:sz w:val="20"/>
          <w:szCs w:val="20"/>
        </w:rPr>
        <w:t xml:space="preserve">Pegawai Republik Indonesia RSCM </w:t>
      </w:r>
      <w:r w:rsidRPr="00463A25">
        <w:rPr>
          <w:b w:val="0"/>
          <w:bCs/>
          <w:sz w:val="20"/>
          <w:szCs w:val="20"/>
          <w:lang w:val="id-ID"/>
        </w:rPr>
        <w:t xml:space="preserve">berbasis </w:t>
      </w:r>
      <w:r w:rsidRPr="00463A25">
        <w:rPr>
          <w:b w:val="0"/>
          <w:bCs/>
          <w:i/>
          <w:iCs/>
          <w:sz w:val="20"/>
          <w:szCs w:val="20"/>
        </w:rPr>
        <w:t>J</w:t>
      </w:r>
      <w:r w:rsidRPr="00463A25">
        <w:rPr>
          <w:b w:val="0"/>
          <w:bCs/>
          <w:i/>
          <w:iCs/>
          <w:sz w:val="20"/>
          <w:szCs w:val="20"/>
          <w:lang w:val="id-ID"/>
        </w:rPr>
        <w:t>ava</w:t>
      </w:r>
      <w:r w:rsidR="0078225A">
        <w:rPr>
          <w:b w:val="0"/>
          <w:bCs/>
          <w:iCs/>
          <w:sz w:val="20"/>
          <w:szCs w:val="20"/>
        </w:rPr>
        <w:t>.</w:t>
      </w:r>
      <w:r w:rsidRPr="00463A25">
        <w:rPr>
          <w:b w:val="0"/>
          <w:bCs/>
          <w:iCs/>
          <w:sz w:val="20"/>
          <w:szCs w:val="20"/>
        </w:rPr>
        <w:fldChar w:fldCharType="begin" w:fldLock="1"/>
      </w:r>
      <w:r w:rsidR="002A6BA6" w:rsidRPr="00463A25">
        <w:rPr>
          <w:b w:val="0"/>
          <w:bCs/>
          <w:iCs/>
          <w:sz w:val="20"/>
          <w:szCs w:val="20"/>
        </w:rPr>
        <w:instrText>ADDIN CSL_CITATION {"citationItems":[{"id":"ITEM-1","itemData":{"author":[{"dropping-particle":"","family":"Sugianto","given":"","non-dropping-particle":"","parse-names":false,"suffix":""}],"id":"ITEM-1","issued":{"date-parts":[["2013"]]},"publisher":"Alfabeta","publisher-place":"Bandung","title":"Metode Penelitian Manajemen","type":"book"},"uris":["http://www.mendeley.com/documents/?uuid=3a415c0c-3af9-40e3-a3fe-cf9d7ef25e78"]}],"mendeley":{"formattedCitation":"[1]","plainTextFormattedCitation":"[1]","previouslyFormattedCitation":"[1]"},"properties":{"noteIndex":0},"schema":"https://github.com/citation-style-language/schema/raw/master/csl-citation.json"}</w:instrText>
      </w:r>
      <w:r w:rsidRPr="00463A25">
        <w:rPr>
          <w:b w:val="0"/>
          <w:bCs/>
          <w:iCs/>
          <w:sz w:val="20"/>
          <w:szCs w:val="20"/>
        </w:rPr>
        <w:fldChar w:fldCharType="end"/>
      </w:r>
      <w:r w:rsidRPr="00463A25">
        <w:rPr>
          <w:b w:val="0"/>
          <w:bCs/>
          <w:iCs/>
          <w:sz w:val="20"/>
          <w:szCs w:val="20"/>
          <w:lang w:val="id-ID"/>
        </w:rPr>
        <w:t xml:space="preserve"> </w:t>
      </w:r>
      <w:r w:rsidRPr="00463A25">
        <w:rPr>
          <w:b w:val="0"/>
          <w:sz w:val="20"/>
          <w:szCs w:val="20"/>
        </w:rPr>
        <w:t>menjelaskan bahwa p</w:t>
      </w:r>
      <w:r w:rsidRPr="00463A25">
        <w:rPr>
          <w:b w:val="0"/>
          <w:sz w:val="20"/>
          <w:szCs w:val="20"/>
          <w:lang w:val="id-ID"/>
        </w:rPr>
        <w:t xml:space="preserve">erancangan </w:t>
      </w:r>
      <w:r w:rsidRPr="00463A25">
        <w:rPr>
          <w:b w:val="0"/>
          <w:sz w:val="20"/>
          <w:szCs w:val="20"/>
        </w:rPr>
        <w:t>s</w:t>
      </w:r>
      <w:r w:rsidRPr="00463A25">
        <w:rPr>
          <w:b w:val="0"/>
          <w:sz w:val="20"/>
          <w:szCs w:val="20"/>
          <w:lang w:val="id-ID"/>
        </w:rPr>
        <w:t>istem adalah suatu kegiatan membuat desain teknis berdasarkan kegiatan pada waktu proses analisis.</w:t>
      </w:r>
      <w:r w:rsidR="005115ED" w:rsidRPr="00463A25">
        <w:rPr>
          <w:b w:val="0"/>
          <w:sz w:val="20"/>
          <w:szCs w:val="20"/>
          <w:lang w:val="id-ID"/>
        </w:rPr>
        <w:t xml:space="preserve"> </w:t>
      </w:r>
      <w:r w:rsidR="005115ED" w:rsidRPr="00463A25">
        <w:rPr>
          <w:b w:val="0"/>
          <w:bCs/>
          <w:sz w:val="20"/>
          <w:szCs w:val="20"/>
          <w:lang w:val="id-ID"/>
        </w:rPr>
        <w:t>Sistem</w:t>
      </w:r>
      <w:r w:rsidR="005115ED" w:rsidRPr="00463A25">
        <w:rPr>
          <w:b w:val="0"/>
          <w:bCs/>
          <w:sz w:val="20"/>
          <w:szCs w:val="20"/>
        </w:rPr>
        <w:t xml:space="preserve"> </w:t>
      </w:r>
      <w:r w:rsidR="005115ED" w:rsidRPr="00463A25">
        <w:rPr>
          <w:b w:val="0"/>
          <w:bCs/>
          <w:sz w:val="20"/>
          <w:szCs w:val="20"/>
          <w:lang w:val="id-ID"/>
        </w:rPr>
        <w:t xml:space="preserve">informasi </w:t>
      </w:r>
      <w:r w:rsidR="005115ED" w:rsidRPr="00463A25">
        <w:rPr>
          <w:b w:val="0"/>
          <w:bCs/>
          <w:sz w:val="20"/>
          <w:szCs w:val="20"/>
        </w:rPr>
        <w:t>merupakan</w:t>
      </w:r>
      <w:r w:rsidR="005115ED" w:rsidRPr="00463A25">
        <w:rPr>
          <w:b w:val="0"/>
          <w:bCs/>
          <w:sz w:val="20"/>
          <w:szCs w:val="20"/>
          <w:lang w:val="id-ID"/>
        </w:rPr>
        <w:t xml:space="preserve"> sekumpulan komponen (manusia,</w:t>
      </w:r>
      <w:r w:rsidR="005115ED" w:rsidRPr="00463A25">
        <w:rPr>
          <w:b w:val="0"/>
          <w:bCs/>
          <w:sz w:val="20"/>
          <w:szCs w:val="20"/>
        </w:rPr>
        <w:t xml:space="preserve"> </w:t>
      </w:r>
      <w:r w:rsidR="005115ED" w:rsidRPr="00463A25">
        <w:rPr>
          <w:b w:val="0"/>
          <w:bCs/>
          <w:sz w:val="20"/>
          <w:szCs w:val="20"/>
          <w:lang w:val="id-ID"/>
        </w:rPr>
        <w:t>komputer,</w:t>
      </w:r>
      <w:r w:rsidR="005115ED" w:rsidRPr="00463A25">
        <w:rPr>
          <w:b w:val="0"/>
          <w:bCs/>
          <w:sz w:val="20"/>
          <w:szCs w:val="20"/>
        </w:rPr>
        <w:t xml:space="preserve"> </w:t>
      </w:r>
      <w:r w:rsidR="005115ED" w:rsidRPr="00463A25">
        <w:rPr>
          <w:b w:val="0"/>
          <w:bCs/>
          <w:sz w:val="20"/>
          <w:szCs w:val="20"/>
          <w:lang w:val="id-ID"/>
        </w:rPr>
        <w:t>teknologi informasi, dan prosedur kerja) yang terhubung dan memproses berbagai macam data menjadi sebuah informasi untuk mencapai sebuah tujuan</w:t>
      </w:r>
      <w:r w:rsidR="0078225A">
        <w:rPr>
          <w:b w:val="0"/>
          <w:bCs/>
          <w:sz w:val="20"/>
          <w:szCs w:val="20"/>
          <w:lang w:val="id-ID"/>
        </w:rPr>
        <w:t>.</w:t>
      </w:r>
      <w:r w:rsidR="00955AB1" w:rsidRPr="00463A25">
        <w:rPr>
          <w:b w:val="0"/>
          <w:bCs/>
          <w:sz w:val="20"/>
          <w:szCs w:val="20"/>
          <w:lang w:val="id-ID"/>
        </w:rPr>
        <w:fldChar w:fldCharType="begin" w:fldLock="1"/>
      </w:r>
      <w:r w:rsidR="00586377" w:rsidRPr="00463A25">
        <w:rPr>
          <w:b w:val="0"/>
          <w:bCs/>
          <w:sz w:val="20"/>
          <w:szCs w:val="20"/>
          <w:lang w:val="id-ID"/>
        </w:rPr>
        <w:instrText>ADDIN CSL_CITATION {"citationItems":[{"id":"ITEM-1","itemData":{"author":[{"dropping-particle":"","family":"Rolly Maulana Awangga","given":"","non-dropping-particle":"","parse-names":false,"suffix":""}],"id":"ITEM-1","issued":{"date-parts":[["2019"]]},"number-of-pages":"2","publisher":"Kreatif Industri Nusantara","publisher-place":"Bandung","title":"Pengantar Sistem Informasi Geografis","type":"book"},"uris":["http://www.mendeley.com/documents/?uuid=d603da13-92c1-4786-ba3b-5dbce7971d5c"]}],"mendeley":{"formattedCitation":"[3]","plainTextFormattedCitation":"[3]","previouslyFormattedCitation":"[3]"},"properties":{"noteIndex":0},"schema":"https://github.com/citation-style-language/schema/raw/master/csl-citation.json"}</w:instrText>
      </w:r>
      <w:r w:rsidR="00955AB1" w:rsidRPr="00463A25">
        <w:rPr>
          <w:b w:val="0"/>
          <w:bCs/>
          <w:sz w:val="20"/>
          <w:szCs w:val="20"/>
          <w:lang w:val="id-ID"/>
        </w:rPr>
        <w:fldChar w:fldCharType="end"/>
      </w:r>
      <w:r w:rsidR="00955AB1" w:rsidRPr="00463A25">
        <w:rPr>
          <w:b w:val="0"/>
          <w:bCs/>
          <w:sz w:val="20"/>
          <w:szCs w:val="20"/>
          <w:lang w:val="id-ID"/>
        </w:rPr>
        <w:t xml:space="preserve"> Mendefinisikan </w:t>
      </w:r>
      <w:r w:rsidR="00BA779B" w:rsidRPr="00463A25">
        <w:rPr>
          <w:b w:val="0"/>
          <w:bCs/>
          <w:sz w:val="20"/>
          <w:szCs w:val="20"/>
          <w:lang w:val="id-ID"/>
        </w:rPr>
        <w:t>sistem sebagai kumpulan elemen-elemen yang saling berintegrasi dan berindependensi dalam sebuah lingkungan yang dinamis untuk mencapai tujuan tertentu</w:t>
      </w:r>
      <w:r w:rsidR="00BA779B" w:rsidRPr="00D1121E">
        <w:rPr>
          <w:b w:val="0"/>
          <w:bCs/>
          <w:color w:val="FF0000"/>
          <w:sz w:val="20"/>
          <w:szCs w:val="20"/>
          <w:lang w:val="id-ID"/>
        </w:rPr>
        <w:t>.</w:t>
      </w:r>
      <w:r w:rsidR="00BB0D24">
        <w:rPr>
          <w:b w:val="0"/>
          <w:bCs/>
          <w:color w:val="FF0000"/>
          <w:sz w:val="20"/>
          <w:szCs w:val="20"/>
        </w:rPr>
        <w:t xml:space="preserve"> </w:t>
      </w:r>
      <w:r w:rsidR="00BB0D24" w:rsidRPr="00BB0D24">
        <w:rPr>
          <w:b w:val="0"/>
          <w:bCs/>
          <w:sz w:val="20"/>
          <w:szCs w:val="20"/>
          <w:lang w:val="id-ID"/>
        </w:rPr>
        <w:t xml:space="preserve">Menurut </w:t>
      </w:r>
      <w:r w:rsidR="008F1304">
        <w:rPr>
          <w:b w:val="0"/>
          <w:bCs/>
          <w:sz w:val="20"/>
          <w:szCs w:val="20"/>
        </w:rPr>
        <w:t xml:space="preserve">( </w:t>
      </w:r>
      <w:r w:rsidR="00BB0D24" w:rsidRPr="00BB0D24">
        <w:rPr>
          <w:b w:val="0"/>
          <w:bCs/>
          <w:sz w:val="20"/>
          <w:szCs w:val="20"/>
          <w:lang w:val="id-ID"/>
        </w:rPr>
        <w:t>Sutanto</w:t>
      </w:r>
      <w:r w:rsidR="008F1304">
        <w:rPr>
          <w:b w:val="0"/>
          <w:bCs/>
          <w:sz w:val="20"/>
          <w:szCs w:val="20"/>
        </w:rPr>
        <w:t xml:space="preserve">, et all </w:t>
      </w:r>
      <w:r w:rsidR="00BB0D24" w:rsidRPr="00BB0D24">
        <w:rPr>
          <w:b w:val="0"/>
          <w:bCs/>
          <w:sz w:val="20"/>
          <w:szCs w:val="20"/>
          <w:lang w:val="id-ID"/>
        </w:rPr>
        <w:t xml:space="preserve">2015) mengemukakan bahwa </w:t>
      </w:r>
      <w:r w:rsidR="00BB0D24">
        <w:rPr>
          <w:b w:val="0"/>
          <w:bCs/>
          <w:sz w:val="20"/>
          <w:szCs w:val="20"/>
        </w:rPr>
        <w:t xml:space="preserve"> </w:t>
      </w:r>
      <w:r w:rsidR="00BB0D24" w:rsidRPr="00BB0D24">
        <w:rPr>
          <w:b w:val="0"/>
          <w:bCs/>
          <w:sz w:val="20"/>
          <w:szCs w:val="20"/>
          <w:lang w:val="id-ID"/>
        </w:rPr>
        <w:t>sistem adalah kumpulan/grup dari subsistem/ bagian/ komponen apapun, baik fisik ataupun nonfisik yang saling berhubungan satu sama lain dan bekerja sama secara harmonis untuk mencapai satu tujuan</w:t>
      </w:r>
      <w:r w:rsidR="007C3CCD">
        <w:rPr>
          <w:b w:val="0"/>
          <w:bCs/>
          <w:sz w:val="20"/>
          <w:szCs w:val="20"/>
        </w:rPr>
        <w:t xml:space="preserve"> </w:t>
      </w:r>
      <w:r w:rsidR="00BB0D24" w:rsidRPr="00BB0D24">
        <w:rPr>
          <w:b w:val="0"/>
          <w:bCs/>
          <w:sz w:val="20"/>
          <w:szCs w:val="20"/>
          <w:lang w:val="id-ID"/>
        </w:rPr>
        <w:t>tertentu</w:t>
      </w:r>
      <w:r w:rsidR="007C3CCD">
        <w:rPr>
          <w:b w:val="0"/>
          <w:bCs/>
          <w:sz w:val="20"/>
          <w:szCs w:val="20"/>
        </w:rPr>
        <w:t xml:space="preserve">. </w:t>
      </w:r>
      <w:r w:rsidR="007C3CCD" w:rsidRPr="007C3CCD">
        <w:rPr>
          <w:b w:val="0"/>
          <w:bCs/>
          <w:sz w:val="20"/>
          <w:szCs w:val="20"/>
          <w:lang w:val="id-ID"/>
        </w:rPr>
        <w:t xml:space="preserve">West   Chruchman   yang diterjemahkan oleh </w:t>
      </w:r>
      <w:r w:rsidR="008F1304">
        <w:rPr>
          <w:b w:val="0"/>
          <w:bCs/>
          <w:sz w:val="20"/>
          <w:szCs w:val="20"/>
        </w:rPr>
        <w:t>(</w:t>
      </w:r>
      <w:r w:rsidR="007C3CCD" w:rsidRPr="007C3CCD">
        <w:rPr>
          <w:b w:val="0"/>
          <w:bCs/>
          <w:sz w:val="20"/>
          <w:szCs w:val="20"/>
          <w:lang w:val="id-ID"/>
        </w:rPr>
        <w:t>Krismiaji</w:t>
      </w:r>
      <w:r w:rsidR="008F1304">
        <w:rPr>
          <w:b w:val="0"/>
          <w:bCs/>
          <w:sz w:val="20"/>
          <w:szCs w:val="20"/>
        </w:rPr>
        <w:t xml:space="preserve">, </w:t>
      </w:r>
      <w:r w:rsidR="007C3CCD" w:rsidRPr="007C3CCD">
        <w:rPr>
          <w:b w:val="0"/>
          <w:bCs/>
          <w:sz w:val="20"/>
          <w:szCs w:val="20"/>
          <w:lang w:val="id-ID"/>
        </w:rPr>
        <w:t>2009</w:t>
      </w:r>
      <w:r w:rsidR="008F1304">
        <w:rPr>
          <w:b w:val="0"/>
          <w:bCs/>
          <w:sz w:val="20"/>
          <w:szCs w:val="20"/>
        </w:rPr>
        <w:t>)</w:t>
      </w:r>
      <w:r w:rsidR="007C3CCD" w:rsidRPr="007C3CCD">
        <w:rPr>
          <w:b w:val="0"/>
          <w:bCs/>
          <w:sz w:val="20"/>
          <w:szCs w:val="20"/>
          <w:lang w:val="id-ID"/>
        </w:rPr>
        <w:t xml:space="preserve"> dalam buku yang berjudul Sistem Informasi Akuntansi</w:t>
      </w:r>
      <w:r w:rsidR="007C3CCD">
        <w:rPr>
          <w:b w:val="0"/>
          <w:bCs/>
          <w:sz w:val="20"/>
          <w:szCs w:val="20"/>
        </w:rPr>
        <w:t xml:space="preserve"> </w:t>
      </w:r>
      <w:r w:rsidR="007C3CCD" w:rsidRPr="007C3CCD">
        <w:rPr>
          <w:b w:val="0"/>
          <w:bCs/>
          <w:sz w:val="20"/>
          <w:szCs w:val="20"/>
          <w:lang w:val="id-ID"/>
        </w:rPr>
        <w:t>Sistem adalah serangkain komponen yang dikordinasikan untuk mencapai serangkaian tujuan</w:t>
      </w:r>
      <w:r w:rsidR="007C3CCD">
        <w:rPr>
          <w:b w:val="0"/>
          <w:bCs/>
          <w:sz w:val="20"/>
          <w:szCs w:val="20"/>
        </w:rPr>
        <w:t xml:space="preserve">. </w:t>
      </w:r>
    </w:p>
    <w:p w14:paraId="09DFC053" w14:textId="1DFC5DD4" w:rsidR="007C3CCD" w:rsidRDefault="007C3CCD" w:rsidP="007C3CCD">
      <w:pPr>
        <w:spacing w:line="240" w:lineRule="auto"/>
        <w:ind w:right="79" w:firstLine="284"/>
        <w:rPr>
          <w:bCs/>
          <w:sz w:val="20"/>
          <w:szCs w:val="20"/>
          <w:lang w:val="en-US"/>
        </w:rPr>
      </w:pPr>
      <w:r w:rsidRPr="007C3CCD">
        <w:rPr>
          <w:bCs/>
          <w:sz w:val="20"/>
          <w:szCs w:val="20"/>
          <w:lang w:val="id-ID"/>
        </w:rPr>
        <w:t>Seperti yang tertulis dalam Kamus Besar Bahasa Indonesia (KBBI),    kasir    adalah    seorang    pemegang    kas    (uang)    atau orang yang bertugas menerima dan membayarkan uang. Jadi, pada intinya, kasir adalah orang yang bekerja melayani transaksi pembelian.</w:t>
      </w:r>
      <w:r>
        <w:rPr>
          <w:bCs/>
          <w:sz w:val="20"/>
          <w:szCs w:val="20"/>
          <w:lang w:val="en-US"/>
        </w:rPr>
        <w:t xml:space="preserve">  </w:t>
      </w:r>
      <w:r w:rsidRPr="007C3CCD">
        <w:rPr>
          <w:bCs/>
          <w:sz w:val="20"/>
          <w:szCs w:val="20"/>
          <w:lang w:val="id-ID"/>
        </w:rPr>
        <w:t>Secara garis besar, tugas-tugas pokok seorang kasir meliputi; menerima pembayaran, mengurus struk pembayaran, membungkus belanjaan dan memantau transaksi yang berlangsung baik dengan e-money, kartu kredit atau debit, maupun uang tunai</w:t>
      </w:r>
      <w:r>
        <w:rPr>
          <w:bCs/>
          <w:sz w:val="20"/>
          <w:szCs w:val="20"/>
          <w:lang w:val="en-US"/>
        </w:rPr>
        <w:t>.</w:t>
      </w:r>
    </w:p>
    <w:p w14:paraId="5671A794" w14:textId="77777777" w:rsidR="007C3CCD" w:rsidRPr="007C3CCD" w:rsidRDefault="007C3CCD" w:rsidP="007C3CCD">
      <w:pPr>
        <w:spacing w:line="240" w:lineRule="auto"/>
        <w:ind w:right="76" w:firstLine="284"/>
        <w:rPr>
          <w:bCs/>
          <w:sz w:val="20"/>
          <w:szCs w:val="20"/>
          <w:lang w:val="id-ID"/>
        </w:rPr>
      </w:pPr>
      <w:r w:rsidRPr="007C3CCD">
        <w:rPr>
          <w:bCs/>
          <w:sz w:val="20"/>
          <w:szCs w:val="20"/>
          <w:lang w:val="id-ID"/>
        </w:rPr>
        <w:t>Unified Modeling Language adalah bahasa untuk menspesifikasi, memvisualisasi, membangun dan mendokumentasikan artifacts (bagian dari informasi  yang digunakanatau dihasilkan oleh proses pembuatan perangkat lunak, artifact tersebut dapat berupa model, deskripsi atau perangkat lunak) dari sistem perangkat lunak, seperti pada pemodelan bisnis dan sistem non perangkat lunak lainnya.</w:t>
      </w:r>
    </w:p>
    <w:p w14:paraId="6136B467" w14:textId="64B892A0" w:rsidR="007C3CCD" w:rsidRPr="007C3CCD" w:rsidRDefault="007C3CCD" w:rsidP="007C3CCD">
      <w:pPr>
        <w:spacing w:before="29" w:line="240" w:lineRule="auto"/>
        <w:ind w:right="78"/>
        <w:rPr>
          <w:bCs/>
          <w:sz w:val="20"/>
          <w:szCs w:val="20"/>
          <w:lang w:val="en-US"/>
        </w:rPr>
        <w:sectPr w:rsidR="007C3CCD" w:rsidRPr="007C3CCD" w:rsidSect="007C3CCD">
          <w:type w:val="continuous"/>
          <w:pgSz w:w="11920" w:h="16840"/>
          <w:pgMar w:top="960" w:right="1580" w:bottom="280" w:left="1680" w:header="749" w:footer="0" w:gutter="0"/>
          <w:cols w:space="720"/>
        </w:sectPr>
      </w:pPr>
      <w:r w:rsidRPr="007C3CCD">
        <w:rPr>
          <w:bCs/>
          <w:sz w:val="20"/>
          <w:szCs w:val="20"/>
          <w:lang w:val="id-ID"/>
        </w:rPr>
        <w:t>Selain itu, UML adalah bahasa pemodelan yang menggunakan konsep orientasi object. UML dibuat oleh Grady Booch , James Rumbaugh,    dan    Ivar    Jacobson    di    bawah    bendera    Rational Software Corp. UML menyediakan notasi notasi yang membantu memodelkan sistem dari berbagai perspektif. UML tidak hanya digunak</w:t>
      </w:r>
      <w:r>
        <w:rPr>
          <w:bCs/>
          <w:sz w:val="20"/>
          <w:szCs w:val="20"/>
          <w:lang w:val="en-US"/>
        </w:rPr>
        <w:t xml:space="preserve">an </w:t>
      </w:r>
      <w:r w:rsidRPr="007C3CCD">
        <w:rPr>
          <w:bCs/>
          <w:sz w:val="20"/>
          <w:szCs w:val="20"/>
          <w:lang w:val="id-ID"/>
        </w:rPr>
        <w:t>dalam pemodelan perangkat lunak, namun hamper dalam semua bidang yang membutuhkan pemodela</w:t>
      </w:r>
      <w:r>
        <w:rPr>
          <w:bCs/>
          <w:sz w:val="20"/>
          <w:szCs w:val="20"/>
          <w:lang w:val="en-US"/>
        </w:rPr>
        <w:t>n</w:t>
      </w:r>
    </w:p>
    <w:p w14:paraId="2F661546" w14:textId="77777777" w:rsidR="007C3CCD" w:rsidRPr="007C3CCD" w:rsidRDefault="007C3CCD" w:rsidP="007C3CCD">
      <w:pPr>
        <w:spacing w:line="240" w:lineRule="auto"/>
        <w:ind w:right="79"/>
        <w:rPr>
          <w:bCs/>
          <w:sz w:val="20"/>
          <w:szCs w:val="20"/>
          <w:lang w:val="id-ID"/>
        </w:rPr>
      </w:pPr>
    </w:p>
    <w:p w14:paraId="3E3C4009" w14:textId="77777777" w:rsidR="007C3CCD" w:rsidRDefault="007C3CCD" w:rsidP="00263855">
      <w:pPr>
        <w:pStyle w:val="SubJudul"/>
        <w:spacing w:after="0" w:line="240" w:lineRule="auto"/>
        <w:ind w:firstLine="284"/>
        <w:jc w:val="both"/>
        <w:rPr>
          <w:b w:val="0"/>
          <w:bCs/>
          <w:sz w:val="20"/>
          <w:szCs w:val="20"/>
        </w:rPr>
      </w:pPr>
    </w:p>
    <w:p w14:paraId="34C70012" w14:textId="77777777" w:rsidR="00C17295" w:rsidRPr="00463A25" w:rsidRDefault="00BC5EF3" w:rsidP="00BC5EF3">
      <w:pPr>
        <w:pStyle w:val="Heading1"/>
        <w:numPr>
          <w:ilvl w:val="0"/>
          <w:numId w:val="0"/>
        </w:numPr>
        <w:spacing w:before="0" w:after="0" w:line="240" w:lineRule="auto"/>
        <w:rPr>
          <w:rFonts w:cs="Times New Roman"/>
          <w:sz w:val="20"/>
          <w:szCs w:val="20"/>
        </w:rPr>
      </w:pPr>
      <w:r>
        <w:rPr>
          <w:sz w:val="20"/>
        </w:rPr>
        <w:t>II.</w:t>
      </w:r>
      <w:r w:rsidR="00982055" w:rsidRPr="00463A25">
        <w:rPr>
          <w:rFonts w:cs="Times New Roman"/>
          <w:sz w:val="20"/>
          <w:szCs w:val="20"/>
        </w:rPr>
        <w:t>Metod</w:t>
      </w:r>
      <w:r w:rsidR="006A204B" w:rsidRPr="00463A25">
        <w:rPr>
          <w:rFonts w:cs="Times New Roman"/>
          <w:sz w:val="20"/>
          <w:szCs w:val="20"/>
          <w:lang w:val="id-ID"/>
        </w:rPr>
        <w:t>E PENELITIAN</w:t>
      </w:r>
    </w:p>
    <w:p w14:paraId="515A937F" w14:textId="77777777" w:rsidR="00F9032C" w:rsidRPr="00226EF2" w:rsidRDefault="00BC5EF3" w:rsidP="00263855">
      <w:pPr>
        <w:spacing w:line="240" w:lineRule="auto"/>
        <w:rPr>
          <w:b/>
          <w:bCs/>
          <w:sz w:val="20"/>
          <w:szCs w:val="20"/>
          <w:lang w:val="id-ID"/>
        </w:rPr>
      </w:pPr>
      <w:r>
        <w:rPr>
          <w:b/>
          <w:bCs/>
          <w:sz w:val="20"/>
          <w:szCs w:val="20"/>
          <w:lang w:val="id-ID"/>
        </w:rPr>
        <w:t xml:space="preserve">2.1 </w:t>
      </w:r>
      <w:r w:rsidR="00C83DCB" w:rsidRPr="00226EF2">
        <w:rPr>
          <w:b/>
          <w:bCs/>
          <w:sz w:val="20"/>
          <w:szCs w:val="20"/>
          <w:lang w:val="id-ID"/>
        </w:rPr>
        <w:t>Metode Penelitian</w:t>
      </w:r>
    </w:p>
    <w:p w14:paraId="1AD94AA0" w14:textId="7885783B" w:rsidR="005D374B" w:rsidRDefault="005D374B" w:rsidP="00263855">
      <w:pPr>
        <w:spacing w:line="240" w:lineRule="auto"/>
        <w:ind w:firstLine="284"/>
        <w:rPr>
          <w:sz w:val="20"/>
          <w:szCs w:val="20"/>
        </w:rPr>
      </w:pPr>
      <w:r w:rsidRPr="00463A25">
        <w:rPr>
          <w:sz w:val="20"/>
          <w:szCs w:val="20"/>
          <w:lang w:val="id-ID"/>
        </w:rPr>
        <w:t>Metode penelitian yang digunakan dalam penelitian ini</w:t>
      </w:r>
      <w:r w:rsidRPr="00463A25">
        <w:rPr>
          <w:sz w:val="20"/>
          <w:szCs w:val="20"/>
        </w:rPr>
        <w:t>,</w:t>
      </w:r>
      <w:r w:rsidRPr="00463A25">
        <w:rPr>
          <w:sz w:val="20"/>
          <w:szCs w:val="20"/>
          <w:lang w:val="id-ID"/>
        </w:rPr>
        <w:t xml:space="preserve"> yaitu </w:t>
      </w:r>
      <w:r w:rsidRPr="00463A25">
        <w:rPr>
          <w:i/>
          <w:iCs/>
          <w:sz w:val="20"/>
          <w:szCs w:val="20"/>
          <w:lang w:val="id-ID"/>
        </w:rPr>
        <w:t>grounded research</w:t>
      </w:r>
      <w:r w:rsidRPr="00463A25">
        <w:rPr>
          <w:sz w:val="20"/>
          <w:szCs w:val="20"/>
          <w:lang w:val="id-ID"/>
        </w:rPr>
        <w:t xml:space="preserve">. </w:t>
      </w:r>
      <w:r w:rsidRPr="00463A25">
        <w:rPr>
          <w:noProof/>
          <w:sz w:val="20"/>
          <w:szCs w:val="20"/>
        </w:rPr>
        <w:t xml:space="preserve">menjelaskan bahwa </w:t>
      </w:r>
      <w:r w:rsidRPr="00463A25">
        <w:rPr>
          <w:sz w:val="20"/>
          <w:szCs w:val="20"/>
        </w:rPr>
        <w:t>m</w:t>
      </w:r>
      <w:r w:rsidRPr="00463A25">
        <w:rPr>
          <w:sz w:val="20"/>
          <w:szCs w:val="20"/>
          <w:lang w:val="id-ID"/>
        </w:rPr>
        <w:t>etode ini</w:t>
      </w:r>
      <w:r w:rsidRPr="00463A25">
        <w:rPr>
          <w:sz w:val="20"/>
          <w:szCs w:val="20"/>
        </w:rPr>
        <w:t xml:space="preserve"> dapat</w:t>
      </w:r>
      <w:r w:rsidRPr="00463A25">
        <w:rPr>
          <w:sz w:val="20"/>
          <w:szCs w:val="20"/>
          <w:lang w:val="id-ID"/>
        </w:rPr>
        <w:t xml:space="preserve"> menjadi solusi untuk mencari teori-teori yang baru dari pengalaman di lapangan</w:t>
      </w:r>
      <w:r w:rsidRPr="00463A25">
        <w:rPr>
          <w:sz w:val="20"/>
          <w:szCs w:val="20"/>
        </w:rPr>
        <w:t>. Agar</w:t>
      </w:r>
      <w:r w:rsidRPr="00463A25">
        <w:rPr>
          <w:sz w:val="20"/>
          <w:szCs w:val="20"/>
          <w:lang w:val="id-ID"/>
        </w:rPr>
        <w:t xml:space="preserve"> suatu teori dapat menjadi solusi untuk permasalahan penelitian, </w:t>
      </w:r>
      <w:r w:rsidRPr="00463A25">
        <w:rPr>
          <w:sz w:val="20"/>
          <w:szCs w:val="20"/>
        </w:rPr>
        <w:t>maka diperlukan data yang fakta dan seorang peneliti yang memiliki kredibilitas</w:t>
      </w:r>
      <w:r w:rsidRPr="00D1121E">
        <w:rPr>
          <w:color w:val="FF0000"/>
          <w:sz w:val="20"/>
          <w:szCs w:val="20"/>
        </w:rPr>
        <w:t>.</w:t>
      </w:r>
      <w:r w:rsidR="00D8249A" w:rsidRPr="00D1121E">
        <w:rPr>
          <w:color w:val="FF0000"/>
          <w:sz w:val="20"/>
          <w:szCs w:val="20"/>
        </w:rPr>
        <w:t xml:space="preserve"> </w:t>
      </w:r>
      <w:r w:rsidR="00BB4847" w:rsidRPr="00BB4847">
        <w:rPr>
          <w:sz w:val="20"/>
          <w:szCs w:val="20"/>
        </w:rPr>
        <w:t>Metode untuk pengembangan aplikasi menggunakan Agile software developtmen</w:t>
      </w:r>
      <w:r w:rsidR="00BB4847">
        <w:rPr>
          <w:sz w:val="20"/>
          <w:szCs w:val="20"/>
        </w:rPr>
        <w:t>t</w:t>
      </w:r>
      <w:r w:rsidR="00BB4847" w:rsidRPr="00BB4847">
        <w:rPr>
          <w:sz w:val="20"/>
          <w:szCs w:val="20"/>
        </w:rPr>
        <w:t>,</w:t>
      </w:r>
      <w:r w:rsidR="00BB4847">
        <w:rPr>
          <w:sz w:val="20"/>
          <w:szCs w:val="20"/>
        </w:rPr>
        <w:t xml:space="preserve"> metode ini banyak digunakan untuk pengembangan aplikasi dan lebih cepat secara pembuatan dan pengetesan aplikasi dalam dunia industri. </w:t>
      </w:r>
      <w:r w:rsidR="00BB4847" w:rsidRPr="00BB4847">
        <w:rPr>
          <w:sz w:val="20"/>
          <w:szCs w:val="20"/>
        </w:rPr>
        <w:t xml:space="preserve"> </w:t>
      </w:r>
    </w:p>
    <w:p w14:paraId="33626629" w14:textId="03EE37C8" w:rsidR="00530DED" w:rsidRDefault="00530DED" w:rsidP="00530DED">
      <w:pPr>
        <w:spacing w:line="240" w:lineRule="auto"/>
        <w:ind w:firstLine="284"/>
        <w:jc w:val="center"/>
        <w:rPr>
          <w:sz w:val="20"/>
          <w:szCs w:val="20"/>
        </w:rPr>
      </w:pPr>
      <w:r>
        <w:rPr>
          <w:noProof/>
          <w:sz w:val="20"/>
          <w:szCs w:val="20"/>
        </w:rPr>
        <w:drawing>
          <wp:inline distT="0" distB="0" distL="0" distR="0" wp14:anchorId="3F56D03D" wp14:editId="3E23C4D3">
            <wp:extent cx="2209800" cy="20669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09800" cy="2066925"/>
                    </a:xfrm>
                    <a:prstGeom prst="rect">
                      <a:avLst/>
                    </a:prstGeom>
                    <a:noFill/>
                    <a:ln>
                      <a:noFill/>
                    </a:ln>
                  </pic:spPr>
                </pic:pic>
              </a:graphicData>
            </a:graphic>
          </wp:inline>
        </w:drawing>
      </w:r>
    </w:p>
    <w:p w14:paraId="64DEB3DE" w14:textId="0D8BAA37" w:rsidR="00530DED" w:rsidRPr="00530DED" w:rsidRDefault="00530DED" w:rsidP="00530DED">
      <w:pPr>
        <w:pStyle w:val="SubJudul"/>
        <w:spacing w:after="0" w:line="240" w:lineRule="auto"/>
        <w:jc w:val="center"/>
        <w:rPr>
          <w:bCs/>
          <w:sz w:val="20"/>
          <w:szCs w:val="20"/>
        </w:rPr>
      </w:pPr>
      <w:r w:rsidRPr="00530DED">
        <w:rPr>
          <w:bCs/>
          <w:sz w:val="20"/>
          <w:szCs w:val="20"/>
        </w:rPr>
        <w:t>Gambar 1. Agile Software Development</w:t>
      </w:r>
    </w:p>
    <w:p w14:paraId="360BE701" w14:textId="77777777" w:rsidR="003B6E8C" w:rsidRPr="00BB4847" w:rsidRDefault="003B6E8C" w:rsidP="00263855">
      <w:pPr>
        <w:spacing w:line="240" w:lineRule="auto"/>
        <w:ind w:firstLine="284"/>
        <w:rPr>
          <w:sz w:val="20"/>
          <w:szCs w:val="20"/>
        </w:rPr>
      </w:pPr>
    </w:p>
    <w:p w14:paraId="1D10ADA6" w14:textId="77777777" w:rsidR="0056760E" w:rsidRPr="00463A25" w:rsidRDefault="0056760E" w:rsidP="00263855">
      <w:pPr>
        <w:pStyle w:val="ListParagraph"/>
        <w:spacing w:after="0" w:line="240" w:lineRule="auto"/>
        <w:jc w:val="both"/>
        <w:rPr>
          <w:rFonts w:ascii="Times New Roman" w:hAnsi="Times New Roman"/>
          <w:iCs/>
          <w:lang w:val="id-ID"/>
        </w:rPr>
      </w:pPr>
    </w:p>
    <w:p w14:paraId="23E284C2" w14:textId="77777777" w:rsidR="00380A2D" w:rsidRPr="00463A25" w:rsidRDefault="00580DC6" w:rsidP="00D8249A">
      <w:pPr>
        <w:pStyle w:val="Heading1"/>
        <w:numPr>
          <w:ilvl w:val="0"/>
          <w:numId w:val="23"/>
        </w:numPr>
        <w:spacing w:before="0" w:after="0" w:line="240" w:lineRule="auto"/>
        <w:ind w:left="0" w:firstLine="0"/>
        <w:rPr>
          <w:rFonts w:cs="Times New Roman"/>
          <w:sz w:val="20"/>
          <w:szCs w:val="20"/>
          <w:lang w:val="id-ID" w:eastAsia="id-ID"/>
        </w:rPr>
      </w:pPr>
      <w:r w:rsidRPr="00463A25">
        <w:rPr>
          <w:rFonts w:cs="Times New Roman"/>
          <w:sz w:val="20"/>
          <w:szCs w:val="20"/>
          <w:lang w:val="id-ID" w:eastAsia="id-ID"/>
        </w:rPr>
        <w:t>HASIL DAN PEMBAHASAN</w:t>
      </w:r>
    </w:p>
    <w:p w14:paraId="440BDCF2" w14:textId="77777777" w:rsidR="00163D44" w:rsidRPr="00226EF2" w:rsidRDefault="00E2765E" w:rsidP="00263855">
      <w:pPr>
        <w:numPr>
          <w:ilvl w:val="1"/>
          <w:numId w:val="6"/>
        </w:numPr>
        <w:spacing w:line="240" w:lineRule="auto"/>
        <w:ind w:left="360"/>
        <w:rPr>
          <w:b/>
          <w:bCs/>
          <w:sz w:val="20"/>
          <w:szCs w:val="20"/>
          <w:lang w:val="id-ID"/>
        </w:rPr>
      </w:pPr>
      <w:r w:rsidRPr="00226EF2">
        <w:rPr>
          <w:b/>
          <w:bCs/>
          <w:sz w:val="20"/>
          <w:szCs w:val="20"/>
          <w:lang w:val="id-ID"/>
        </w:rPr>
        <w:t>Analisis Permasalahan</w:t>
      </w:r>
    </w:p>
    <w:p w14:paraId="1627FAEC" w14:textId="77777777" w:rsidR="0056760E" w:rsidRPr="00463A25" w:rsidRDefault="0056760E" w:rsidP="00263855">
      <w:pPr>
        <w:spacing w:line="240" w:lineRule="auto"/>
        <w:ind w:firstLine="284"/>
        <w:rPr>
          <w:sz w:val="20"/>
          <w:szCs w:val="20"/>
        </w:rPr>
      </w:pPr>
      <w:r w:rsidRPr="00463A25">
        <w:rPr>
          <w:sz w:val="20"/>
          <w:szCs w:val="20"/>
        </w:rPr>
        <w:t xml:space="preserve">Berdasarkan hasil observasi pada KPRI RSCM yang bergerak pada bidang jasa, sistem transaksi dilakukan menggunakan mesin </w:t>
      </w:r>
      <w:r w:rsidRPr="00463A25">
        <w:rPr>
          <w:i/>
          <w:sz w:val="20"/>
          <w:szCs w:val="20"/>
        </w:rPr>
        <w:t>cash register</w:t>
      </w:r>
      <w:r w:rsidRPr="00463A25">
        <w:rPr>
          <w:sz w:val="20"/>
          <w:szCs w:val="20"/>
        </w:rPr>
        <w:t xml:space="preserve"> oleh KPRI RSCM dianggap cukup baik. Permasalahan utama yang terjadi adalah bahwa sistem secara manual ini sudah tidak efektif dan efisien lagi untuk digunakan karena semakin banyaknya aliran data yang harus diolah dalam proses perekapan data pada setiap kasir. Berdasarkan permasalahan yang telah diuraikan, dalam sistem transaksi dan pembuatan laporan perlu adanya sistem yang menyediakan fungsi dan </w:t>
      </w:r>
      <w:r w:rsidRPr="00463A25">
        <w:rPr>
          <w:i/>
          <w:sz w:val="20"/>
          <w:szCs w:val="20"/>
        </w:rPr>
        <w:t>tools</w:t>
      </w:r>
      <w:r w:rsidRPr="00463A25">
        <w:rPr>
          <w:sz w:val="20"/>
          <w:szCs w:val="20"/>
        </w:rPr>
        <w:t xml:space="preserve"> yang mampu melakukan penyimpanan data secara terkomputerisasi dan sistem ini diharapkan mampu menyajikan in</w:t>
      </w:r>
      <w:r w:rsidRPr="00463A25">
        <w:rPr>
          <w:i/>
          <w:sz w:val="20"/>
          <w:szCs w:val="20"/>
        </w:rPr>
        <w:t>form</w:t>
      </w:r>
      <w:r w:rsidRPr="00463A25">
        <w:rPr>
          <w:sz w:val="20"/>
          <w:szCs w:val="20"/>
        </w:rPr>
        <w:t>asi yang bermanfaat bagi pihak KPRI RSCM.</w:t>
      </w:r>
    </w:p>
    <w:p w14:paraId="16D1DC65" w14:textId="77777777" w:rsidR="001C0B3C" w:rsidRPr="00226EF2" w:rsidRDefault="001C0B3C" w:rsidP="00263855">
      <w:pPr>
        <w:numPr>
          <w:ilvl w:val="1"/>
          <w:numId w:val="6"/>
        </w:numPr>
        <w:spacing w:line="240" w:lineRule="auto"/>
        <w:ind w:left="360"/>
        <w:rPr>
          <w:b/>
          <w:bCs/>
          <w:sz w:val="20"/>
          <w:szCs w:val="20"/>
          <w:lang w:val="id-ID"/>
        </w:rPr>
      </w:pPr>
      <w:r w:rsidRPr="00226EF2">
        <w:rPr>
          <w:b/>
          <w:bCs/>
          <w:sz w:val="20"/>
          <w:szCs w:val="20"/>
          <w:lang w:val="id-ID"/>
        </w:rPr>
        <w:t>A</w:t>
      </w:r>
      <w:r w:rsidR="00051F28" w:rsidRPr="00226EF2">
        <w:rPr>
          <w:b/>
          <w:bCs/>
          <w:sz w:val="20"/>
          <w:szCs w:val="20"/>
          <w:lang w:val="id-ID"/>
        </w:rPr>
        <w:t>lternatif Penyelesaian</w:t>
      </w:r>
      <w:r w:rsidRPr="00226EF2">
        <w:rPr>
          <w:b/>
          <w:bCs/>
          <w:sz w:val="20"/>
          <w:szCs w:val="20"/>
          <w:lang w:val="id-ID"/>
        </w:rPr>
        <w:t xml:space="preserve"> </w:t>
      </w:r>
      <w:r w:rsidR="00226EF2">
        <w:rPr>
          <w:b/>
          <w:bCs/>
          <w:sz w:val="20"/>
          <w:szCs w:val="20"/>
          <w:lang w:val="en-US"/>
        </w:rPr>
        <w:t>m</w:t>
      </w:r>
      <w:r w:rsidRPr="00226EF2">
        <w:rPr>
          <w:b/>
          <w:bCs/>
          <w:sz w:val="20"/>
          <w:szCs w:val="20"/>
          <w:lang w:val="id-ID"/>
        </w:rPr>
        <w:t>asalah</w:t>
      </w:r>
    </w:p>
    <w:p w14:paraId="0C00CC10" w14:textId="77777777" w:rsidR="0056760E" w:rsidRPr="00463A25" w:rsidRDefault="0056760E" w:rsidP="00263855">
      <w:pPr>
        <w:spacing w:line="240" w:lineRule="auto"/>
        <w:ind w:firstLine="284"/>
        <w:rPr>
          <w:sz w:val="20"/>
          <w:szCs w:val="20"/>
        </w:rPr>
      </w:pPr>
      <w:r w:rsidRPr="00463A25">
        <w:rPr>
          <w:sz w:val="20"/>
          <w:szCs w:val="20"/>
        </w:rPr>
        <w:t xml:space="preserve">Dengan melihat masalah yang ada, penulis membuat suatu sistem aplikasi informasi menggunakan bahasa pemrograman java dan penyimpanan data pada </w:t>
      </w:r>
      <w:r w:rsidRPr="00463A25">
        <w:rPr>
          <w:i/>
          <w:sz w:val="20"/>
          <w:szCs w:val="20"/>
        </w:rPr>
        <w:t>database</w:t>
      </w:r>
      <w:r w:rsidRPr="00463A25">
        <w:rPr>
          <w:sz w:val="20"/>
          <w:szCs w:val="20"/>
        </w:rPr>
        <w:t>. Dengan ada nya aplikasi ini diharapkan mampu mempermudah kinerja kasir dalam melakukan transaksi dan pembuatan laporan bulanan dan harian akan lebih mudah dan cepat. Berdasarkan masalah-masalah yang dihadapi dalam pembuatan aplikasi kasir rehat makan KPRI RSCM memberikan alternatif penyelesaian masalah, di antara nya yaitu:</w:t>
      </w:r>
    </w:p>
    <w:p w14:paraId="15A12C3A" w14:textId="77777777" w:rsidR="0056760E" w:rsidRPr="00463A25" w:rsidRDefault="0056760E" w:rsidP="00263855">
      <w:pPr>
        <w:numPr>
          <w:ilvl w:val="1"/>
          <w:numId w:val="5"/>
        </w:numPr>
        <w:spacing w:line="240" w:lineRule="auto"/>
        <w:ind w:left="360"/>
        <w:rPr>
          <w:sz w:val="20"/>
          <w:szCs w:val="20"/>
        </w:rPr>
      </w:pPr>
      <w:r w:rsidRPr="00463A25">
        <w:rPr>
          <w:sz w:val="20"/>
          <w:szCs w:val="20"/>
        </w:rPr>
        <w:t>Aplikasi sistem yang terkomputerisasi dengan baik sehingga dapat memberikan informasi yang cepat dan akurat.</w:t>
      </w:r>
    </w:p>
    <w:p w14:paraId="632A5934" w14:textId="77777777" w:rsidR="0056760E" w:rsidRPr="00463A25" w:rsidRDefault="0056760E" w:rsidP="00263855">
      <w:pPr>
        <w:numPr>
          <w:ilvl w:val="1"/>
          <w:numId w:val="5"/>
        </w:numPr>
        <w:spacing w:line="240" w:lineRule="auto"/>
        <w:ind w:left="360"/>
        <w:rPr>
          <w:sz w:val="20"/>
          <w:szCs w:val="20"/>
        </w:rPr>
      </w:pPr>
      <w:r w:rsidRPr="00463A25">
        <w:rPr>
          <w:sz w:val="20"/>
          <w:szCs w:val="20"/>
        </w:rPr>
        <w:t xml:space="preserve">Perancangan </w:t>
      </w:r>
      <w:r w:rsidRPr="00463A25">
        <w:rPr>
          <w:i/>
          <w:sz w:val="20"/>
          <w:szCs w:val="20"/>
        </w:rPr>
        <w:t>database</w:t>
      </w:r>
      <w:r w:rsidRPr="00463A25">
        <w:rPr>
          <w:sz w:val="20"/>
          <w:szCs w:val="20"/>
        </w:rPr>
        <w:t xml:space="preserve"> untuk pengolahan data dan penyimpanan semua data perekapan yang berada pada setiap kasir.</w:t>
      </w:r>
    </w:p>
    <w:p w14:paraId="6AACF934" w14:textId="77777777" w:rsidR="00060C61" w:rsidRPr="00463A25" w:rsidRDefault="0056760E" w:rsidP="00263855">
      <w:pPr>
        <w:numPr>
          <w:ilvl w:val="1"/>
          <w:numId w:val="5"/>
        </w:numPr>
        <w:spacing w:line="240" w:lineRule="auto"/>
        <w:ind w:left="360"/>
        <w:rPr>
          <w:bCs/>
          <w:sz w:val="20"/>
          <w:szCs w:val="20"/>
          <w:lang w:val="id-ID"/>
        </w:rPr>
      </w:pPr>
      <w:r w:rsidRPr="00463A25">
        <w:rPr>
          <w:sz w:val="20"/>
          <w:szCs w:val="20"/>
        </w:rPr>
        <w:t>Membangun aplikasi kasir yang mudah dipahami oleh kasir agar dapat digunakan dengan baik.</w:t>
      </w:r>
      <w:r w:rsidR="001C513E" w:rsidRPr="00463A25">
        <w:rPr>
          <w:bCs/>
          <w:sz w:val="20"/>
          <w:szCs w:val="20"/>
          <w:lang w:val="id-ID"/>
        </w:rPr>
        <w:t>Diagram Konteks yang Diusulkan</w:t>
      </w:r>
    </w:p>
    <w:p w14:paraId="08E12D84" w14:textId="2B5F1EB7" w:rsidR="0056760E" w:rsidRPr="003B6E8C" w:rsidRDefault="003B6E8C" w:rsidP="003B6E8C">
      <w:pPr>
        <w:spacing w:line="240" w:lineRule="auto"/>
        <w:rPr>
          <w:b/>
          <w:bCs/>
          <w:lang w:val="id-ID"/>
        </w:rPr>
      </w:pPr>
      <w:r>
        <w:rPr>
          <w:b/>
          <w:bCs/>
          <w:lang w:val="en-US"/>
        </w:rPr>
        <w:t>3.3</w:t>
      </w:r>
      <w:r w:rsidR="00350B12" w:rsidRPr="003B6E8C">
        <w:rPr>
          <w:b/>
          <w:bCs/>
          <w:lang w:val="en-US"/>
        </w:rPr>
        <w:t>Fungsi Sistem Yang Diusulkan</w:t>
      </w:r>
    </w:p>
    <w:p w14:paraId="419BCA77" w14:textId="77777777" w:rsidR="00102D30" w:rsidRPr="00463A25" w:rsidRDefault="00350B12" w:rsidP="007A6F42">
      <w:pPr>
        <w:spacing w:line="240" w:lineRule="auto"/>
        <w:ind w:left="-900"/>
        <w:jc w:val="center"/>
        <w:rPr>
          <w:bCs/>
          <w:sz w:val="20"/>
          <w:szCs w:val="20"/>
          <w:lang w:val="id-ID"/>
        </w:rPr>
      </w:pPr>
      <w:r w:rsidRPr="00463A25">
        <w:rPr>
          <w:noProof/>
          <w:sz w:val="20"/>
          <w:szCs w:val="20"/>
          <w:lang w:val="en-US"/>
        </w:rPr>
        <w:lastRenderedPageBreak/>
        <w:drawing>
          <wp:inline distT="0" distB="0" distL="0" distR="0" wp14:anchorId="474DC9B7" wp14:editId="58BA83FB">
            <wp:extent cx="3682365" cy="2200275"/>
            <wp:effectExtent l="0" t="0" r="0" b="47625"/>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10B302D6" w14:textId="0E44677D" w:rsidR="00682A1D" w:rsidRPr="00226EF2" w:rsidRDefault="00682A1D" w:rsidP="00263855">
      <w:pPr>
        <w:pStyle w:val="SubJudul"/>
        <w:spacing w:after="0" w:line="240" w:lineRule="auto"/>
        <w:jc w:val="center"/>
        <w:rPr>
          <w:bCs/>
          <w:sz w:val="20"/>
          <w:szCs w:val="20"/>
        </w:rPr>
      </w:pPr>
      <w:r w:rsidRPr="00226EF2">
        <w:rPr>
          <w:bCs/>
          <w:sz w:val="20"/>
          <w:szCs w:val="20"/>
        </w:rPr>
        <w:t xml:space="preserve">Gambar </w:t>
      </w:r>
      <w:r w:rsidR="00530DED">
        <w:rPr>
          <w:bCs/>
          <w:sz w:val="20"/>
          <w:szCs w:val="20"/>
        </w:rPr>
        <w:t>2</w:t>
      </w:r>
      <w:r w:rsidRPr="00226EF2">
        <w:rPr>
          <w:bCs/>
          <w:sz w:val="20"/>
          <w:szCs w:val="20"/>
        </w:rPr>
        <w:t xml:space="preserve">. </w:t>
      </w:r>
      <w:r w:rsidR="00350B12" w:rsidRPr="00226EF2">
        <w:rPr>
          <w:bCs/>
          <w:sz w:val="20"/>
          <w:szCs w:val="20"/>
        </w:rPr>
        <w:t>Fungsi Sistem Yang Diusulkan</w:t>
      </w:r>
    </w:p>
    <w:p w14:paraId="3E8089C9" w14:textId="066618AB" w:rsidR="00FA2361" w:rsidRDefault="00350B12" w:rsidP="00263855">
      <w:pPr>
        <w:spacing w:line="240" w:lineRule="auto"/>
        <w:ind w:firstLine="284"/>
        <w:rPr>
          <w:sz w:val="20"/>
          <w:szCs w:val="20"/>
        </w:rPr>
      </w:pPr>
      <w:r w:rsidRPr="00463A25">
        <w:rPr>
          <w:sz w:val="20"/>
          <w:szCs w:val="20"/>
          <w:lang w:val="id-ID"/>
        </w:rPr>
        <w:t xml:space="preserve">Dalam </w:t>
      </w:r>
      <w:r w:rsidRPr="00463A25">
        <w:rPr>
          <w:sz w:val="20"/>
          <w:szCs w:val="20"/>
        </w:rPr>
        <w:t xml:space="preserve">fungsi menggambarkan hirarki fungsi yang ada di suatu sistem yang dibahas. Pada perancangan sistem </w:t>
      </w:r>
      <w:r w:rsidRPr="00463A25">
        <w:rPr>
          <w:sz w:val="20"/>
          <w:szCs w:val="20"/>
          <w:lang w:val="id-ID"/>
        </w:rPr>
        <w:t>Informasi Manajemen Laporan Penjualan</w:t>
      </w:r>
      <w:r w:rsidRPr="00463A25">
        <w:rPr>
          <w:sz w:val="20"/>
          <w:szCs w:val="20"/>
        </w:rPr>
        <w:t xml:space="preserve"> pada</w:t>
      </w:r>
      <w:r w:rsidRPr="00463A25">
        <w:rPr>
          <w:sz w:val="20"/>
          <w:szCs w:val="20"/>
          <w:lang w:val="id-ID"/>
        </w:rPr>
        <w:t xml:space="preserve"> </w:t>
      </w:r>
      <w:r w:rsidRPr="00463A25">
        <w:rPr>
          <w:sz w:val="20"/>
          <w:szCs w:val="20"/>
        </w:rPr>
        <w:t>KPRI RSCM, sistem yang bekerja dapat diakses oleh kasir, penanggung jawab, dan manager sehingga akses keamanannya terjaga.</w:t>
      </w:r>
    </w:p>
    <w:p w14:paraId="15CCFB7D" w14:textId="73D8BA0E" w:rsidR="003B6E8C" w:rsidRDefault="003B6E8C" w:rsidP="00263855">
      <w:pPr>
        <w:spacing w:line="240" w:lineRule="auto"/>
        <w:ind w:firstLine="284"/>
        <w:rPr>
          <w:sz w:val="20"/>
          <w:szCs w:val="20"/>
        </w:rPr>
      </w:pPr>
    </w:p>
    <w:p w14:paraId="5C66AE82" w14:textId="6A41A224" w:rsidR="003B6E8C" w:rsidRDefault="003B6E8C" w:rsidP="00263855">
      <w:pPr>
        <w:spacing w:line="240" w:lineRule="auto"/>
        <w:ind w:firstLine="284"/>
        <w:rPr>
          <w:sz w:val="20"/>
          <w:szCs w:val="20"/>
        </w:rPr>
      </w:pPr>
    </w:p>
    <w:p w14:paraId="72F63503" w14:textId="6A5CB08B" w:rsidR="003B6E8C" w:rsidRDefault="003B6E8C" w:rsidP="00263855">
      <w:pPr>
        <w:spacing w:line="240" w:lineRule="auto"/>
        <w:ind w:firstLine="284"/>
        <w:rPr>
          <w:sz w:val="20"/>
          <w:szCs w:val="20"/>
        </w:rPr>
      </w:pPr>
    </w:p>
    <w:p w14:paraId="00EDB977" w14:textId="3AF0AC19" w:rsidR="003B6E8C" w:rsidRDefault="003B6E8C" w:rsidP="00263855">
      <w:pPr>
        <w:spacing w:line="240" w:lineRule="auto"/>
        <w:ind w:firstLine="284"/>
        <w:rPr>
          <w:sz w:val="20"/>
          <w:szCs w:val="20"/>
        </w:rPr>
      </w:pPr>
    </w:p>
    <w:p w14:paraId="3E0718D2" w14:textId="314FF826" w:rsidR="003B6E8C" w:rsidRDefault="003B6E8C" w:rsidP="00263855">
      <w:pPr>
        <w:spacing w:line="240" w:lineRule="auto"/>
        <w:ind w:firstLine="284"/>
        <w:rPr>
          <w:sz w:val="20"/>
          <w:szCs w:val="20"/>
        </w:rPr>
      </w:pPr>
    </w:p>
    <w:p w14:paraId="63EF84B2" w14:textId="76C29806" w:rsidR="003B6E8C" w:rsidRDefault="003B6E8C" w:rsidP="00263855">
      <w:pPr>
        <w:spacing w:line="240" w:lineRule="auto"/>
        <w:ind w:firstLine="284"/>
        <w:rPr>
          <w:sz w:val="20"/>
          <w:szCs w:val="20"/>
        </w:rPr>
      </w:pPr>
    </w:p>
    <w:p w14:paraId="224F0595" w14:textId="4C95F214" w:rsidR="003B6E8C" w:rsidRDefault="003B6E8C" w:rsidP="00263855">
      <w:pPr>
        <w:spacing w:line="240" w:lineRule="auto"/>
        <w:ind w:firstLine="284"/>
        <w:rPr>
          <w:sz w:val="20"/>
          <w:szCs w:val="20"/>
        </w:rPr>
      </w:pPr>
    </w:p>
    <w:p w14:paraId="2F74D803" w14:textId="308FB066" w:rsidR="003B6E8C" w:rsidRDefault="003B6E8C" w:rsidP="00263855">
      <w:pPr>
        <w:spacing w:line="240" w:lineRule="auto"/>
        <w:ind w:firstLine="284"/>
        <w:rPr>
          <w:sz w:val="20"/>
          <w:szCs w:val="20"/>
        </w:rPr>
      </w:pPr>
    </w:p>
    <w:p w14:paraId="136F1392" w14:textId="77777777" w:rsidR="003B6E8C" w:rsidRPr="00463A25" w:rsidRDefault="003B6E8C" w:rsidP="00263855">
      <w:pPr>
        <w:spacing w:line="240" w:lineRule="auto"/>
        <w:ind w:firstLine="284"/>
        <w:rPr>
          <w:b/>
          <w:sz w:val="20"/>
          <w:szCs w:val="20"/>
        </w:rPr>
      </w:pPr>
    </w:p>
    <w:p w14:paraId="6432A6C7" w14:textId="4A5716A6" w:rsidR="00350B12" w:rsidRPr="003B6E8C" w:rsidRDefault="003B6E8C" w:rsidP="003B6E8C">
      <w:pPr>
        <w:spacing w:line="240" w:lineRule="auto"/>
        <w:rPr>
          <w:b/>
          <w:bCs/>
          <w:lang w:val="id-ID"/>
        </w:rPr>
      </w:pPr>
      <w:r>
        <w:rPr>
          <w:b/>
          <w:bCs/>
          <w:lang w:val="en-US"/>
        </w:rPr>
        <w:t>3.4</w:t>
      </w:r>
      <w:r w:rsidR="00350B12" w:rsidRPr="003B6E8C">
        <w:rPr>
          <w:b/>
          <w:bCs/>
          <w:lang w:val="en-US"/>
        </w:rPr>
        <w:t>UML (</w:t>
      </w:r>
      <w:r w:rsidR="00350B12" w:rsidRPr="003B6E8C">
        <w:rPr>
          <w:b/>
          <w:bCs/>
          <w:i/>
          <w:lang w:val="en-US"/>
        </w:rPr>
        <w:t>Unified Mpdelling Language</w:t>
      </w:r>
      <w:r w:rsidR="00350B12" w:rsidRPr="003B6E8C">
        <w:rPr>
          <w:b/>
          <w:bCs/>
          <w:lang w:val="en-US"/>
        </w:rPr>
        <w:t>) Sistem Berjalan</w:t>
      </w:r>
    </w:p>
    <w:p w14:paraId="06351A6E" w14:textId="77777777" w:rsidR="00350B12" w:rsidRPr="00463A25" w:rsidRDefault="007A6F42" w:rsidP="009964DD">
      <w:pPr>
        <w:pStyle w:val="ListParagraph"/>
        <w:numPr>
          <w:ilvl w:val="0"/>
          <w:numId w:val="13"/>
        </w:numPr>
        <w:spacing w:after="0" w:line="240" w:lineRule="auto"/>
        <w:ind w:left="360"/>
        <w:rPr>
          <w:rFonts w:ascii="Times New Roman" w:hAnsi="Times New Roman"/>
          <w:bCs/>
          <w:lang w:val="id-ID"/>
        </w:rPr>
      </w:pPr>
      <w:r>
        <w:rPr>
          <w:rFonts w:ascii="Times New Roman" w:hAnsi="Times New Roman"/>
          <w:bCs/>
          <w:i/>
          <w:lang w:val="en-US"/>
        </w:rPr>
        <w:t>Use c</w:t>
      </w:r>
      <w:r w:rsidR="00350B12" w:rsidRPr="00463A25">
        <w:rPr>
          <w:rFonts w:ascii="Times New Roman" w:hAnsi="Times New Roman"/>
          <w:bCs/>
          <w:i/>
          <w:lang w:val="en-US"/>
        </w:rPr>
        <w:t>ase</w:t>
      </w:r>
      <w:r>
        <w:rPr>
          <w:rFonts w:ascii="Times New Roman" w:hAnsi="Times New Roman"/>
          <w:bCs/>
          <w:lang w:val="en-US"/>
        </w:rPr>
        <w:t xml:space="preserve"> d</w:t>
      </w:r>
      <w:r w:rsidR="00350B12" w:rsidRPr="00463A25">
        <w:rPr>
          <w:rFonts w:ascii="Times New Roman" w:hAnsi="Times New Roman"/>
          <w:bCs/>
          <w:lang w:val="en-US"/>
        </w:rPr>
        <w:t xml:space="preserve">iagram </w:t>
      </w:r>
      <w:r>
        <w:rPr>
          <w:rFonts w:ascii="Times New Roman" w:hAnsi="Times New Roman"/>
          <w:bCs/>
          <w:lang w:val="en-US"/>
        </w:rPr>
        <w:t>s</w:t>
      </w:r>
      <w:r w:rsidR="00350B12" w:rsidRPr="00463A25">
        <w:rPr>
          <w:rFonts w:ascii="Times New Roman" w:hAnsi="Times New Roman"/>
          <w:bCs/>
          <w:lang w:val="en-US"/>
        </w:rPr>
        <w:t>istem</w:t>
      </w:r>
    </w:p>
    <w:p w14:paraId="3E43A449" w14:textId="77777777" w:rsidR="00D25F02" w:rsidRPr="00463A25" w:rsidRDefault="00D25F02" w:rsidP="00263855">
      <w:pPr>
        <w:pStyle w:val="ListParagraph"/>
        <w:spacing w:after="0" w:line="240" w:lineRule="auto"/>
        <w:ind w:left="0"/>
        <w:jc w:val="center"/>
        <w:rPr>
          <w:rFonts w:ascii="Times New Roman" w:hAnsi="Times New Roman"/>
          <w:bCs/>
          <w:lang w:val="id-ID"/>
        </w:rPr>
      </w:pPr>
      <w:r w:rsidRPr="00463A25">
        <w:rPr>
          <w:rFonts w:ascii="Times New Roman" w:hAnsi="Times New Roman"/>
          <w:noProof/>
          <w:lang w:val="en-US" w:eastAsia="en-US"/>
        </w:rPr>
        <w:drawing>
          <wp:inline distT="0" distB="0" distL="0" distR="0" wp14:anchorId="534E7DB1" wp14:editId="0538E2FE">
            <wp:extent cx="4016202" cy="32480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anihnew.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60481" cy="3364708"/>
                    </a:xfrm>
                    <a:prstGeom prst="rect">
                      <a:avLst/>
                    </a:prstGeom>
                  </pic:spPr>
                </pic:pic>
              </a:graphicData>
            </a:graphic>
          </wp:inline>
        </w:drawing>
      </w:r>
    </w:p>
    <w:p w14:paraId="44025272" w14:textId="2EBBB379" w:rsidR="00D25F02" w:rsidRDefault="00D25F02" w:rsidP="00263855">
      <w:pPr>
        <w:pStyle w:val="SubJudul"/>
        <w:spacing w:after="0" w:line="240" w:lineRule="auto"/>
        <w:ind w:right="-524"/>
        <w:jc w:val="center"/>
        <w:rPr>
          <w:bCs/>
          <w:sz w:val="20"/>
          <w:szCs w:val="20"/>
        </w:rPr>
      </w:pPr>
      <w:r w:rsidRPr="00226EF2">
        <w:rPr>
          <w:bCs/>
          <w:sz w:val="20"/>
          <w:szCs w:val="20"/>
        </w:rPr>
        <w:t xml:space="preserve">Gambar </w:t>
      </w:r>
      <w:r w:rsidR="00530DED">
        <w:rPr>
          <w:bCs/>
          <w:sz w:val="20"/>
          <w:szCs w:val="20"/>
        </w:rPr>
        <w:t>3</w:t>
      </w:r>
      <w:r w:rsidRPr="00226EF2">
        <w:rPr>
          <w:bCs/>
          <w:sz w:val="20"/>
          <w:szCs w:val="20"/>
        </w:rPr>
        <w:t xml:space="preserve">. </w:t>
      </w:r>
      <w:r w:rsidRPr="00226EF2">
        <w:rPr>
          <w:bCs/>
          <w:i/>
          <w:sz w:val="20"/>
          <w:szCs w:val="20"/>
        </w:rPr>
        <w:t xml:space="preserve">Use Case </w:t>
      </w:r>
      <w:r w:rsidRPr="00226EF2">
        <w:rPr>
          <w:bCs/>
          <w:sz w:val="20"/>
          <w:szCs w:val="20"/>
        </w:rPr>
        <w:t>Diagram Sistem</w:t>
      </w:r>
    </w:p>
    <w:p w14:paraId="2821B5A9" w14:textId="77777777" w:rsidR="009964DD" w:rsidRDefault="009964DD" w:rsidP="00BC5EF3">
      <w:pPr>
        <w:pStyle w:val="SubJudul"/>
        <w:spacing w:after="0" w:line="240" w:lineRule="auto"/>
        <w:ind w:right="-524"/>
        <w:rPr>
          <w:bCs/>
          <w:sz w:val="20"/>
          <w:szCs w:val="20"/>
        </w:rPr>
      </w:pPr>
    </w:p>
    <w:p w14:paraId="3042CA7E" w14:textId="77777777" w:rsidR="00D8249A" w:rsidRDefault="00D8249A" w:rsidP="00BC5EF3">
      <w:pPr>
        <w:pStyle w:val="SubJudul"/>
        <w:spacing w:after="0" w:line="240" w:lineRule="auto"/>
        <w:ind w:right="-524"/>
        <w:rPr>
          <w:bCs/>
          <w:sz w:val="20"/>
          <w:szCs w:val="20"/>
        </w:rPr>
      </w:pPr>
    </w:p>
    <w:p w14:paraId="0D5F2329" w14:textId="77777777" w:rsidR="00D8249A" w:rsidRDefault="00D8249A" w:rsidP="00BC5EF3">
      <w:pPr>
        <w:pStyle w:val="SubJudul"/>
        <w:spacing w:after="0" w:line="240" w:lineRule="auto"/>
        <w:ind w:right="-524"/>
        <w:rPr>
          <w:bCs/>
          <w:sz w:val="20"/>
          <w:szCs w:val="20"/>
        </w:rPr>
      </w:pPr>
    </w:p>
    <w:p w14:paraId="15D49824" w14:textId="77777777" w:rsidR="00350B12" w:rsidRPr="00463A25" w:rsidRDefault="00350B12" w:rsidP="00263855">
      <w:pPr>
        <w:pStyle w:val="ListParagraph"/>
        <w:numPr>
          <w:ilvl w:val="0"/>
          <w:numId w:val="13"/>
        </w:numPr>
        <w:spacing w:after="0" w:line="240" w:lineRule="auto"/>
        <w:ind w:left="360"/>
        <w:rPr>
          <w:rFonts w:ascii="Times New Roman" w:hAnsi="Times New Roman"/>
          <w:bCs/>
          <w:lang w:val="id-ID"/>
        </w:rPr>
      </w:pPr>
      <w:r w:rsidRPr="00463A25">
        <w:rPr>
          <w:rFonts w:ascii="Times New Roman" w:hAnsi="Times New Roman"/>
          <w:bCs/>
          <w:i/>
          <w:lang w:val="en-US"/>
        </w:rPr>
        <w:t xml:space="preserve">Activity </w:t>
      </w:r>
      <w:r w:rsidR="007A6F42">
        <w:rPr>
          <w:rFonts w:ascii="Times New Roman" w:hAnsi="Times New Roman"/>
          <w:bCs/>
          <w:lang w:val="en-US"/>
        </w:rPr>
        <w:t>d</w:t>
      </w:r>
      <w:r w:rsidR="00D25F02" w:rsidRPr="00463A25">
        <w:rPr>
          <w:rFonts w:ascii="Times New Roman" w:hAnsi="Times New Roman"/>
          <w:bCs/>
          <w:lang w:val="en-US"/>
        </w:rPr>
        <w:t>i</w:t>
      </w:r>
      <w:r w:rsidRPr="00463A25">
        <w:rPr>
          <w:rFonts w:ascii="Times New Roman" w:hAnsi="Times New Roman"/>
          <w:bCs/>
          <w:lang w:val="en-US"/>
        </w:rPr>
        <w:t>agram</w:t>
      </w:r>
    </w:p>
    <w:p w14:paraId="17DD520E" w14:textId="77777777" w:rsidR="00D25F02" w:rsidRPr="00463A25" w:rsidRDefault="00D25F02" w:rsidP="00263855">
      <w:pPr>
        <w:pStyle w:val="ListParagraph"/>
        <w:spacing w:after="0" w:line="240" w:lineRule="auto"/>
        <w:ind w:left="0"/>
        <w:jc w:val="center"/>
        <w:rPr>
          <w:rFonts w:ascii="Times New Roman" w:hAnsi="Times New Roman"/>
          <w:bCs/>
          <w:lang w:val="id-ID"/>
        </w:rPr>
      </w:pPr>
      <w:r w:rsidRPr="00463A25">
        <w:rPr>
          <w:rFonts w:ascii="Times New Roman" w:hAnsi="Times New Roman"/>
          <w:noProof/>
          <w:lang w:val="en-US" w:eastAsia="en-US"/>
        </w:rPr>
        <w:lastRenderedPageBreak/>
        <w:drawing>
          <wp:inline distT="0" distB="0" distL="0" distR="0" wp14:anchorId="7268EF21" wp14:editId="7DFC3A4D">
            <wp:extent cx="3443605" cy="3409950"/>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anihnew.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59605" cy="3524816"/>
                    </a:xfrm>
                    <a:prstGeom prst="rect">
                      <a:avLst/>
                    </a:prstGeom>
                  </pic:spPr>
                </pic:pic>
              </a:graphicData>
            </a:graphic>
          </wp:inline>
        </w:drawing>
      </w:r>
    </w:p>
    <w:p w14:paraId="20A1A6AC" w14:textId="5C5E0A02" w:rsidR="00D25F02" w:rsidRDefault="00D25F02" w:rsidP="002264DE">
      <w:pPr>
        <w:pStyle w:val="ListParagraph"/>
        <w:spacing w:after="0" w:line="240" w:lineRule="auto"/>
        <w:ind w:left="0"/>
        <w:jc w:val="center"/>
        <w:rPr>
          <w:rFonts w:ascii="Times New Roman" w:hAnsi="Times New Roman"/>
          <w:b/>
          <w:bCs/>
        </w:rPr>
      </w:pPr>
      <w:r w:rsidRPr="00226EF2">
        <w:rPr>
          <w:rFonts w:ascii="Times New Roman" w:hAnsi="Times New Roman"/>
          <w:b/>
          <w:bCs/>
        </w:rPr>
        <w:t xml:space="preserve">Gambar </w:t>
      </w:r>
      <w:r w:rsidR="00530DED">
        <w:rPr>
          <w:rFonts w:ascii="Times New Roman" w:hAnsi="Times New Roman"/>
          <w:b/>
          <w:bCs/>
          <w:lang w:val="en-US"/>
        </w:rPr>
        <w:t>4</w:t>
      </w:r>
      <w:r w:rsidRPr="00226EF2">
        <w:rPr>
          <w:rFonts w:ascii="Times New Roman" w:hAnsi="Times New Roman"/>
          <w:b/>
          <w:bCs/>
        </w:rPr>
        <w:t xml:space="preserve">. </w:t>
      </w:r>
      <w:r w:rsidRPr="00226EF2">
        <w:rPr>
          <w:rFonts w:ascii="Times New Roman" w:hAnsi="Times New Roman"/>
          <w:b/>
          <w:bCs/>
          <w:i/>
          <w:lang w:val="en-US"/>
        </w:rPr>
        <w:t>Activity</w:t>
      </w:r>
      <w:r w:rsidRPr="00226EF2">
        <w:rPr>
          <w:rFonts w:ascii="Times New Roman" w:hAnsi="Times New Roman"/>
          <w:b/>
          <w:bCs/>
          <w:i/>
        </w:rPr>
        <w:t xml:space="preserve"> </w:t>
      </w:r>
      <w:r w:rsidRPr="00226EF2">
        <w:rPr>
          <w:rFonts w:ascii="Times New Roman" w:hAnsi="Times New Roman"/>
          <w:b/>
          <w:bCs/>
        </w:rPr>
        <w:t>Diagram</w:t>
      </w:r>
    </w:p>
    <w:p w14:paraId="6592D2B6" w14:textId="77777777" w:rsidR="00BB4847" w:rsidRDefault="00BB4847" w:rsidP="002264DE">
      <w:pPr>
        <w:spacing w:line="240" w:lineRule="auto"/>
        <w:rPr>
          <w:b/>
          <w:bCs/>
          <w:sz w:val="20"/>
          <w:lang w:val="en-US"/>
        </w:rPr>
      </w:pPr>
    </w:p>
    <w:p w14:paraId="54BD0802" w14:textId="2FCCF9AB" w:rsidR="00654909" w:rsidRPr="002264DE" w:rsidRDefault="002264DE" w:rsidP="002264DE">
      <w:pPr>
        <w:spacing w:line="240" w:lineRule="auto"/>
        <w:rPr>
          <w:b/>
          <w:bCs/>
          <w:sz w:val="20"/>
          <w:lang w:val="id-ID"/>
        </w:rPr>
      </w:pPr>
      <w:r w:rsidRPr="002264DE">
        <w:rPr>
          <w:b/>
          <w:bCs/>
          <w:sz w:val="20"/>
          <w:lang w:val="en-US"/>
        </w:rPr>
        <w:t xml:space="preserve">4.5. </w:t>
      </w:r>
      <w:r w:rsidR="00226EF2" w:rsidRPr="002264DE">
        <w:rPr>
          <w:b/>
          <w:bCs/>
          <w:sz w:val="20"/>
          <w:lang w:val="id-ID"/>
        </w:rPr>
        <w:t xml:space="preserve">Tampilan Layar Masukan </w:t>
      </w:r>
      <w:r w:rsidR="00226EF2" w:rsidRPr="002264DE">
        <w:rPr>
          <w:b/>
          <w:bCs/>
          <w:sz w:val="20"/>
          <w:lang w:val="en-US"/>
        </w:rPr>
        <w:t>D</w:t>
      </w:r>
      <w:r w:rsidR="006F73D2" w:rsidRPr="002264DE">
        <w:rPr>
          <w:b/>
          <w:bCs/>
          <w:sz w:val="20"/>
          <w:lang w:val="id-ID"/>
        </w:rPr>
        <w:t>an Keluaran Aplikasi</w:t>
      </w:r>
    </w:p>
    <w:p w14:paraId="72E90A97" w14:textId="77777777" w:rsidR="00654909" w:rsidRPr="00463A25" w:rsidRDefault="005F693A" w:rsidP="00263855">
      <w:pPr>
        <w:numPr>
          <w:ilvl w:val="0"/>
          <w:numId w:val="9"/>
        </w:numPr>
        <w:spacing w:line="240" w:lineRule="auto"/>
        <w:ind w:left="360"/>
        <w:rPr>
          <w:bCs/>
          <w:sz w:val="20"/>
          <w:szCs w:val="20"/>
          <w:lang w:val="id-ID"/>
        </w:rPr>
      </w:pPr>
      <w:r w:rsidRPr="00463A25">
        <w:rPr>
          <w:bCs/>
          <w:sz w:val="20"/>
          <w:szCs w:val="20"/>
          <w:lang w:val="id-ID"/>
        </w:rPr>
        <w:t xml:space="preserve">Tampilan </w:t>
      </w:r>
      <w:r w:rsidR="009964DD">
        <w:rPr>
          <w:bCs/>
          <w:i/>
          <w:iCs/>
          <w:sz w:val="20"/>
          <w:szCs w:val="20"/>
          <w:lang w:val="en-US"/>
        </w:rPr>
        <w:t>l</w:t>
      </w:r>
      <w:r w:rsidR="00654909" w:rsidRPr="00463A25">
        <w:rPr>
          <w:bCs/>
          <w:i/>
          <w:iCs/>
          <w:sz w:val="20"/>
          <w:szCs w:val="20"/>
          <w:lang w:val="id-ID"/>
        </w:rPr>
        <w:t>ogin</w:t>
      </w:r>
    </w:p>
    <w:p w14:paraId="71484933" w14:textId="77777777" w:rsidR="00423756" w:rsidRPr="00226EF2" w:rsidRDefault="00361155" w:rsidP="00263855">
      <w:pPr>
        <w:spacing w:line="240" w:lineRule="auto"/>
        <w:jc w:val="center"/>
        <w:rPr>
          <w:b/>
          <w:noProof/>
          <w:sz w:val="20"/>
          <w:szCs w:val="20"/>
        </w:rPr>
      </w:pPr>
      <w:r w:rsidRPr="00226EF2">
        <w:rPr>
          <w:b/>
          <w:noProof/>
          <w:sz w:val="20"/>
          <w:szCs w:val="20"/>
          <w:lang w:val="en-US"/>
        </w:rPr>
        <w:drawing>
          <wp:inline distT="0" distB="0" distL="0" distR="0" wp14:anchorId="37F15F69" wp14:editId="41E5FF22">
            <wp:extent cx="2839113" cy="1567815"/>
            <wp:effectExtent l="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844512" cy="1570796"/>
                    </a:xfrm>
                    <a:prstGeom prst="rect">
                      <a:avLst/>
                    </a:prstGeom>
                    <a:noFill/>
                    <a:ln>
                      <a:noFill/>
                    </a:ln>
                  </pic:spPr>
                </pic:pic>
              </a:graphicData>
            </a:graphic>
          </wp:inline>
        </w:drawing>
      </w:r>
    </w:p>
    <w:p w14:paraId="7D2D1D96" w14:textId="4FF2843D" w:rsidR="009F32F9" w:rsidRPr="00226EF2" w:rsidRDefault="00060C61" w:rsidP="00263855">
      <w:pPr>
        <w:pStyle w:val="SubJudul"/>
        <w:spacing w:after="0" w:line="240" w:lineRule="auto"/>
        <w:jc w:val="center"/>
        <w:rPr>
          <w:bCs/>
          <w:i/>
          <w:sz w:val="20"/>
          <w:szCs w:val="20"/>
        </w:rPr>
      </w:pPr>
      <w:r w:rsidRPr="00226EF2">
        <w:rPr>
          <w:bCs/>
          <w:sz w:val="20"/>
          <w:szCs w:val="20"/>
        </w:rPr>
        <w:t xml:space="preserve">Gambar </w:t>
      </w:r>
      <w:r w:rsidR="00530DED">
        <w:rPr>
          <w:bCs/>
          <w:sz w:val="20"/>
          <w:szCs w:val="20"/>
        </w:rPr>
        <w:t>5</w:t>
      </w:r>
      <w:r w:rsidR="009F32F9" w:rsidRPr="00226EF2">
        <w:rPr>
          <w:bCs/>
          <w:sz w:val="20"/>
          <w:szCs w:val="20"/>
        </w:rPr>
        <w:t xml:space="preserve">. Tampilan </w:t>
      </w:r>
      <w:r w:rsidR="009F32F9" w:rsidRPr="00226EF2">
        <w:rPr>
          <w:bCs/>
          <w:i/>
          <w:sz w:val="20"/>
          <w:szCs w:val="20"/>
        </w:rPr>
        <w:t>Login</w:t>
      </w:r>
    </w:p>
    <w:p w14:paraId="46D511A2" w14:textId="77777777" w:rsidR="009F32F9" w:rsidRPr="00463A25" w:rsidRDefault="009F32F9" w:rsidP="00263855">
      <w:pPr>
        <w:pStyle w:val="SubJudul"/>
        <w:spacing w:after="0" w:line="240" w:lineRule="auto"/>
        <w:ind w:firstLine="284"/>
        <w:rPr>
          <w:b w:val="0"/>
          <w:sz w:val="20"/>
          <w:szCs w:val="20"/>
        </w:rPr>
      </w:pPr>
      <w:r w:rsidRPr="00463A25">
        <w:rPr>
          <w:b w:val="0"/>
          <w:sz w:val="20"/>
          <w:szCs w:val="20"/>
        </w:rPr>
        <w:t>Form login berfungsi untuk memastikan sistem hanya bisa diakses oleh pihak yang memiliki kewenangan.</w:t>
      </w:r>
    </w:p>
    <w:p w14:paraId="77123D5A" w14:textId="77777777" w:rsidR="00826931" w:rsidRPr="00463A25" w:rsidRDefault="00826931" w:rsidP="00263855">
      <w:pPr>
        <w:pStyle w:val="SubJudul"/>
        <w:spacing w:after="0" w:line="240" w:lineRule="auto"/>
        <w:ind w:left="720" w:firstLine="720"/>
        <w:rPr>
          <w:b w:val="0"/>
          <w:sz w:val="20"/>
          <w:szCs w:val="20"/>
        </w:rPr>
      </w:pPr>
    </w:p>
    <w:p w14:paraId="11C8AD2B" w14:textId="77777777" w:rsidR="00876BE3" w:rsidRPr="00463A25" w:rsidRDefault="00876BE3" w:rsidP="00263855">
      <w:pPr>
        <w:pStyle w:val="SubJudul"/>
        <w:numPr>
          <w:ilvl w:val="0"/>
          <w:numId w:val="9"/>
        </w:numPr>
        <w:spacing w:after="0" w:line="240" w:lineRule="auto"/>
        <w:ind w:left="360"/>
        <w:rPr>
          <w:b w:val="0"/>
          <w:bCs/>
          <w:sz w:val="20"/>
          <w:szCs w:val="20"/>
        </w:rPr>
      </w:pPr>
      <w:r w:rsidRPr="00463A25">
        <w:rPr>
          <w:b w:val="0"/>
          <w:bCs/>
          <w:sz w:val="20"/>
          <w:szCs w:val="20"/>
        </w:rPr>
        <w:t xml:space="preserve">Tampilan </w:t>
      </w:r>
      <w:r w:rsidR="009964DD">
        <w:rPr>
          <w:b w:val="0"/>
          <w:bCs/>
          <w:i/>
          <w:sz w:val="20"/>
          <w:szCs w:val="20"/>
        </w:rPr>
        <w:t>d</w:t>
      </w:r>
      <w:r w:rsidR="003D0392" w:rsidRPr="00463A25">
        <w:rPr>
          <w:b w:val="0"/>
          <w:bCs/>
          <w:i/>
          <w:sz w:val="20"/>
          <w:szCs w:val="20"/>
        </w:rPr>
        <w:t>ashboard</w:t>
      </w:r>
    </w:p>
    <w:p w14:paraId="5AA80DAE" w14:textId="77777777" w:rsidR="00C24185" w:rsidRPr="00463A25" w:rsidRDefault="00361155" w:rsidP="00263855">
      <w:pPr>
        <w:pStyle w:val="SubJudul"/>
        <w:spacing w:after="0" w:line="240" w:lineRule="auto"/>
        <w:jc w:val="center"/>
        <w:rPr>
          <w:sz w:val="20"/>
          <w:szCs w:val="20"/>
        </w:rPr>
      </w:pPr>
      <w:r w:rsidRPr="00463A25">
        <w:rPr>
          <w:noProof/>
          <w:sz w:val="20"/>
          <w:szCs w:val="20"/>
        </w:rPr>
        <w:drawing>
          <wp:inline distT="0" distB="0" distL="0" distR="0" wp14:anchorId="2F7999D6" wp14:editId="670F8274">
            <wp:extent cx="2837125" cy="1649730"/>
            <wp:effectExtent l="0" t="0" r="1905" b="7620"/>
            <wp:docPr id="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860760" cy="1663473"/>
                    </a:xfrm>
                    <a:prstGeom prst="rect">
                      <a:avLst/>
                    </a:prstGeom>
                    <a:noFill/>
                    <a:ln>
                      <a:noFill/>
                    </a:ln>
                  </pic:spPr>
                </pic:pic>
              </a:graphicData>
            </a:graphic>
          </wp:inline>
        </w:drawing>
      </w:r>
    </w:p>
    <w:p w14:paraId="7C21BBDA" w14:textId="02C3F9DE" w:rsidR="00C24185" w:rsidRDefault="00060C61" w:rsidP="00263855">
      <w:pPr>
        <w:pStyle w:val="SubJudul"/>
        <w:spacing w:after="0" w:line="240" w:lineRule="auto"/>
        <w:jc w:val="center"/>
        <w:rPr>
          <w:bCs/>
          <w:i/>
          <w:sz w:val="20"/>
          <w:szCs w:val="20"/>
        </w:rPr>
      </w:pPr>
      <w:r w:rsidRPr="00226EF2">
        <w:rPr>
          <w:bCs/>
          <w:sz w:val="20"/>
          <w:szCs w:val="20"/>
        </w:rPr>
        <w:t xml:space="preserve">Gambar </w:t>
      </w:r>
      <w:r w:rsidR="00530DED">
        <w:rPr>
          <w:bCs/>
          <w:sz w:val="20"/>
          <w:szCs w:val="20"/>
        </w:rPr>
        <w:t>6</w:t>
      </w:r>
      <w:r w:rsidR="00C24185" w:rsidRPr="00226EF2">
        <w:rPr>
          <w:bCs/>
          <w:sz w:val="20"/>
          <w:szCs w:val="20"/>
        </w:rPr>
        <w:t xml:space="preserve">. Tampilan </w:t>
      </w:r>
      <w:r w:rsidR="003D0392" w:rsidRPr="00226EF2">
        <w:rPr>
          <w:bCs/>
          <w:i/>
          <w:sz w:val="20"/>
          <w:szCs w:val="20"/>
        </w:rPr>
        <w:t>Dashboard</w:t>
      </w:r>
    </w:p>
    <w:p w14:paraId="35308CC3" w14:textId="77777777" w:rsidR="009964DD" w:rsidRPr="00463A25" w:rsidRDefault="009964DD" w:rsidP="009964DD">
      <w:pPr>
        <w:pStyle w:val="SubJudul"/>
        <w:spacing w:after="0" w:line="240" w:lineRule="auto"/>
        <w:ind w:firstLine="284"/>
        <w:rPr>
          <w:b w:val="0"/>
          <w:sz w:val="20"/>
          <w:szCs w:val="20"/>
        </w:rPr>
      </w:pPr>
      <w:r w:rsidRPr="00463A25">
        <w:rPr>
          <w:b w:val="0"/>
          <w:sz w:val="20"/>
          <w:szCs w:val="20"/>
        </w:rPr>
        <w:t xml:space="preserve">Halaman </w:t>
      </w:r>
      <w:r w:rsidRPr="00463A25">
        <w:rPr>
          <w:b w:val="0"/>
          <w:i/>
          <w:sz w:val="20"/>
          <w:szCs w:val="20"/>
        </w:rPr>
        <w:t>dashboard</w:t>
      </w:r>
      <w:r w:rsidRPr="00463A25">
        <w:rPr>
          <w:b w:val="0"/>
          <w:sz w:val="20"/>
          <w:szCs w:val="20"/>
        </w:rPr>
        <w:t xml:space="preserve"> berisi menu dan submenu dari sebuah sistem aplikasi kasir.</w:t>
      </w:r>
    </w:p>
    <w:p w14:paraId="2294E457" w14:textId="77777777" w:rsidR="002264DE" w:rsidRPr="009964DD" w:rsidRDefault="002264DE" w:rsidP="009964DD">
      <w:pPr>
        <w:pStyle w:val="SubJudul"/>
        <w:spacing w:after="0" w:line="240" w:lineRule="auto"/>
        <w:rPr>
          <w:b w:val="0"/>
          <w:bCs/>
          <w:sz w:val="20"/>
          <w:szCs w:val="20"/>
        </w:rPr>
      </w:pPr>
    </w:p>
    <w:p w14:paraId="4508ACBB" w14:textId="77777777" w:rsidR="009964DD" w:rsidRPr="009964DD" w:rsidRDefault="009964DD" w:rsidP="009964DD">
      <w:pPr>
        <w:pStyle w:val="SubJudul"/>
        <w:numPr>
          <w:ilvl w:val="0"/>
          <w:numId w:val="9"/>
        </w:numPr>
        <w:spacing w:after="0" w:line="240" w:lineRule="auto"/>
        <w:ind w:left="360"/>
        <w:rPr>
          <w:bCs/>
          <w:sz w:val="20"/>
          <w:szCs w:val="20"/>
        </w:rPr>
      </w:pPr>
      <w:r>
        <w:rPr>
          <w:b w:val="0"/>
          <w:bCs/>
          <w:sz w:val="20"/>
          <w:szCs w:val="20"/>
        </w:rPr>
        <w:t>Tampilan transaksi</w:t>
      </w:r>
    </w:p>
    <w:p w14:paraId="78D75494" w14:textId="77777777" w:rsidR="009964DD" w:rsidRDefault="009964DD" w:rsidP="00BC5EF3">
      <w:pPr>
        <w:pStyle w:val="SubJudul"/>
        <w:spacing w:after="0" w:line="240" w:lineRule="auto"/>
        <w:jc w:val="center"/>
        <w:rPr>
          <w:bCs/>
          <w:sz w:val="20"/>
          <w:szCs w:val="20"/>
        </w:rPr>
      </w:pPr>
      <w:r>
        <w:rPr>
          <w:bCs/>
          <w:noProof/>
          <w:sz w:val="20"/>
          <w:szCs w:val="20"/>
        </w:rPr>
        <w:lastRenderedPageBreak/>
        <w:drawing>
          <wp:inline distT="0" distB="0" distL="0" distR="0" wp14:anchorId="590C8291" wp14:editId="4FF9DA21">
            <wp:extent cx="2922905" cy="16844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n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30518" cy="1688821"/>
                    </a:xfrm>
                    <a:prstGeom prst="rect">
                      <a:avLst/>
                    </a:prstGeom>
                  </pic:spPr>
                </pic:pic>
              </a:graphicData>
            </a:graphic>
          </wp:inline>
        </w:drawing>
      </w:r>
    </w:p>
    <w:p w14:paraId="77D49904" w14:textId="6C515870" w:rsidR="009964DD" w:rsidRDefault="009964DD" w:rsidP="009964DD">
      <w:pPr>
        <w:pStyle w:val="SubJudul"/>
        <w:spacing w:after="0" w:line="240" w:lineRule="auto"/>
        <w:jc w:val="center"/>
        <w:rPr>
          <w:bCs/>
          <w:sz w:val="20"/>
          <w:szCs w:val="20"/>
        </w:rPr>
      </w:pPr>
      <w:r>
        <w:rPr>
          <w:bCs/>
          <w:sz w:val="20"/>
          <w:szCs w:val="20"/>
        </w:rPr>
        <w:t xml:space="preserve">Gambar </w:t>
      </w:r>
      <w:r w:rsidR="00530DED">
        <w:rPr>
          <w:bCs/>
          <w:sz w:val="20"/>
          <w:szCs w:val="20"/>
        </w:rPr>
        <w:t>7</w:t>
      </w:r>
      <w:r w:rsidRPr="00226EF2">
        <w:rPr>
          <w:bCs/>
          <w:sz w:val="20"/>
          <w:szCs w:val="20"/>
        </w:rPr>
        <w:t xml:space="preserve">. Tampilan </w:t>
      </w:r>
      <w:r w:rsidRPr="009964DD">
        <w:rPr>
          <w:bCs/>
          <w:sz w:val="20"/>
          <w:szCs w:val="20"/>
        </w:rPr>
        <w:t>Transaksi</w:t>
      </w:r>
    </w:p>
    <w:p w14:paraId="7E75DA60" w14:textId="07BABEDF" w:rsidR="00BB4847" w:rsidRDefault="009964DD" w:rsidP="00530DED">
      <w:pPr>
        <w:pStyle w:val="SubJudul"/>
        <w:spacing w:after="0" w:line="240" w:lineRule="auto"/>
        <w:ind w:firstLine="284"/>
        <w:rPr>
          <w:b w:val="0"/>
          <w:sz w:val="20"/>
          <w:szCs w:val="20"/>
        </w:rPr>
      </w:pPr>
      <w:r w:rsidRPr="00463A25">
        <w:rPr>
          <w:b w:val="0"/>
          <w:sz w:val="20"/>
          <w:szCs w:val="20"/>
        </w:rPr>
        <w:t xml:space="preserve">Halaman </w:t>
      </w:r>
      <w:r w:rsidR="00CB7EC9">
        <w:rPr>
          <w:b w:val="0"/>
          <w:sz w:val="20"/>
          <w:szCs w:val="20"/>
        </w:rPr>
        <w:t>transaksi</w:t>
      </w:r>
      <w:r w:rsidRPr="00463A25">
        <w:rPr>
          <w:b w:val="0"/>
          <w:sz w:val="20"/>
          <w:szCs w:val="20"/>
        </w:rPr>
        <w:t xml:space="preserve"> berisi menu </w:t>
      </w:r>
      <w:r w:rsidR="00CB7EC9">
        <w:rPr>
          <w:b w:val="0"/>
          <w:sz w:val="20"/>
          <w:szCs w:val="20"/>
        </w:rPr>
        <w:t>untuk melakukan transaksi Antara kasir dengan pelanggan. Disini kasir memasukkan nama pelanggan, nama barang, serta memasukkan uang pembayaran dari pelanggan.</w:t>
      </w:r>
    </w:p>
    <w:p w14:paraId="754C07BC" w14:textId="77777777" w:rsidR="00BB4847" w:rsidRPr="00463A25" w:rsidRDefault="00BB4847" w:rsidP="00D8249A">
      <w:pPr>
        <w:pStyle w:val="SubJudul"/>
        <w:spacing w:after="0" w:line="240" w:lineRule="auto"/>
        <w:rPr>
          <w:b w:val="0"/>
          <w:sz w:val="20"/>
          <w:szCs w:val="20"/>
        </w:rPr>
      </w:pPr>
    </w:p>
    <w:p w14:paraId="3A11D593" w14:textId="77777777" w:rsidR="009964DD" w:rsidRDefault="009964DD" w:rsidP="009964DD">
      <w:pPr>
        <w:pStyle w:val="SubJudul"/>
        <w:numPr>
          <w:ilvl w:val="0"/>
          <w:numId w:val="9"/>
        </w:numPr>
        <w:spacing w:after="0" w:line="240" w:lineRule="auto"/>
        <w:ind w:left="360"/>
        <w:rPr>
          <w:b w:val="0"/>
          <w:bCs/>
          <w:sz w:val="20"/>
          <w:szCs w:val="20"/>
        </w:rPr>
      </w:pPr>
      <w:r>
        <w:rPr>
          <w:b w:val="0"/>
          <w:bCs/>
          <w:sz w:val="20"/>
          <w:szCs w:val="20"/>
        </w:rPr>
        <w:t>Tampilan laporan transaksi</w:t>
      </w:r>
    </w:p>
    <w:p w14:paraId="593B4696" w14:textId="77777777" w:rsidR="009964DD" w:rsidRDefault="009964DD" w:rsidP="00BC5EF3">
      <w:pPr>
        <w:pStyle w:val="SubJudul"/>
        <w:spacing w:after="0" w:line="240" w:lineRule="auto"/>
        <w:jc w:val="center"/>
        <w:rPr>
          <w:b w:val="0"/>
          <w:bCs/>
          <w:sz w:val="20"/>
          <w:szCs w:val="20"/>
        </w:rPr>
      </w:pPr>
      <w:r>
        <w:rPr>
          <w:b w:val="0"/>
          <w:bCs/>
          <w:noProof/>
          <w:sz w:val="20"/>
          <w:szCs w:val="20"/>
        </w:rPr>
        <w:drawing>
          <wp:inline distT="0" distB="0" distL="0" distR="0" wp14:anchorId="3F31FB94" wp14:editId="7B8D4390">
            <wp:extent cx="2922905" cy="2085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poran trans.jpg"/>
                    <pic:cNvPicPr/>
                  </pic:nvPicPr>
                  <pic:blipFill>
                    <a:blip r:embed="rId25">
                      <a:extLst>
                        <a:ext uri="{28A0092B-C50C-407E-A947-70E740481C1C}">
                          <a14:useLocalDpi xmlns:a14="http://schemas.microsoft.com/office/drawing/2010/main" val="0"/>
                        </a:ext>
                      </a:extLst>
                    </a:blip>
                    <a:stretch>
                      <a:fillRect/>
                    </a:stretch>
                  </pic:blipFill>
                  <pic:spPr>
                    <a:xfrm>
                      <a:off x="0" y="0"/>
                      <a:ext cx="2922905" cy="2085340"/>
                    </a:xfrm>
                    <a:prstGeom prst="rect">
                      <a:avLst/>
                    </a:prstGeom>
                  </pic:spPr>
                </pic:pic>
              </a:graphicData>
            </a:graphic>
          </wp:inline>
        </w:drawing>
      </w:r>
    </w:p>
    <w:p w14:paraId="520FCEB2" w14:textId="048D28D8" w:rsidR="009964DD" w:rsidRDefault="009964DD" w:rsidP="009964DD">
      <w:pPr>
        <w:pStyle w:val="SubJudul"/>
        <w:spacing w:after="0" w:line="240" w:lineRule="auto"/>
        <w:jc w:val="center"/>
        <w:rPr>
          <w:bCs/>
          <w:i/>
          <w:sz w:val="20"/>
          <w:szCs w:val="20"/>
        </w:rPr>
      </w:pPr>
      <w:r>
        <w:rPr>
          <w:bCs/>
          <w:sz w:val="20"/>
          <w:szCs w:val="20"/>
        </w:rPr>
        <w:t xml:space="preserve">Gambar </w:t>
      </w:r>
      <w:r w:rsidR="00530DED">
        <w:rPr>
          <w:bCs/>
          <w:sz w:val="20"/>
          <w:szCs w:val="20"/>
        </w:rPr>
        <w:t>8</w:t>
      </w:r>
      <w:r w:rsidRPr="00226EF2">
        <w:rPr>
          <w:bCs/>
          <w:sz w:val="20"/>
          <w:szCs w:val="20"/>
        </w:rPr>
        <w:t xml:space="preserve">. Tampilan </w:t>
      </w:r>
      <w:r>
        <w:rPr>
          <w:bCs/>
          <w:sz w:val="20"/>
          <w:szCs w:val="20"/>
        </w:rPr>
        <w:t>Laporan Transaksi</w:t>
      </w:r>
    </w:p>
    <w:p w14:paraId="43795336" w14:textId="77777777" w:rsidR="00C24185" w:rsidRDefault="00CB7EC9" w:rsidP="00263855">
      <w:pPr>
        <w:pStyle w:val="SubJudul"/>
        <w:spacing w:after="0" w:line="240" w:lineRule="auto"/>
        <w:ind w:firstLine="284"/>
        <w:rPr>
          <w:b w:val="0"/>
          <w:sz w:val="20"/>
          <w:szCs w:val="20"/>
        </w:rPr>
      </w:pPr>
      <w:r>
        <w:rPr>
          <w:b w:val="0"/>
          <w:sz w:val="20"/>
          <w:szCs w:val="20"/>
        </w:rPr>
        <w:t>Tampilan laporan transaksi adalah segala transaksi yang dilakukan oleh kasir, kemudian ditampilkan dalam laporan transaksi.</w:t>
      </w:r>
    </w:p>
    <w:p w14:paraId="207A2293" w14:textId="77777777" w:rsidR="009964DD" w:rsidRDefault="009964DD" w:rsidP="009964DD">
      <w:pPr>
        <w:pStyle w:val="SubJudul"/>
        <w:numPr>
          <w:ilvl w:val="0"/>
          <w:numId w:val="9"/>
        </w:numPr>
        <w:spacing w:after="0" w:line="240" w:lineRule="auto"/>
        <w:ind w:left="360"/>
        <w:rPr>
          <w:b w:val="0"/>
          <w:sz w:val="20"/>
          <w:szCs w:val="20"/>
        </w:rPr>
      </w:pPr>
      <w:r>
        <w:rPr>
          <w:b w:val="0"/>
          <w:sz w:val="20"/>
          <w:szCs w:val="20"/>
        </w:rPr>
        <w:t>Tampilan laporan barang</w:t>
      </w:r>
    </w:p>
    <w:p w14:paraId="088D20B8" w14:textId="77777777" w:rsidR="009964DD" w:rsidRDefault="009964DD" w:rsidP="00BC5EF3">
      <w:pPr>
        <w:pStyle w:val="SubJudul"/>
        <w:spacing w:after="0" w:line="240" w:lineRule="auto"/>
        <w:jc w:val="center"/>
        <w:rPr>
          <w:b w:val="0"/>
          <w:sz w:val="20"/>
          <w:szCs w:val="20"/>
        </w:rPr>
      </w:pPr>
      <w:r>
        <w:rPr>
          <w:b w:val="0"/>
          <w:noProof/>
          <w:sz w:val="20"/>
          <w:szCs w:val="20"/>
        </w:rPr>
        <w:drawing>
          <wp:inline distT="0" distB="0" distL="0" distR="0" wp14:anchorId="7565F39B" wp14:editId="633F6ABB">
            <wp:extent cx="2922905" cy="207391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poran Barang.jpg"/>
                    <pic:cNvPicPr/>
                  </pic:nvPicPr>
                  <pic:blipFill>
                    <a:blip r:embed="rId26">
                      <a:extLst>
                        <a:ext uri="{28A0092B-C50C-407E-A947-70E740481C1C}">
                          <a14:useLocalDpi xmlns:a14="http://schemas.microsoft.com/office/drawing/2010/main" val="0"/>
                        </a:ext>
                      </a:extLst>
                    </a:blip>
                    <a:stretch>
                      <a:fillRect/>
                    </a:stretch>
                  </pic:blipFill>
                  <pic:spPr>
                    <a:xfrm>
                      <a:off x="0" y="0"/>
                      <a:ext cx="2922905" cy="2073910"/>
                    </a:xfrm>
                    <a:prstGeom prst="rect">
                      <a:avLst/>
                    </a:prstGeom>
                  </pic:spPr>
                </pic:pic>
              </a:graphicData>
            </a:graphic>
          </wp:inline>
        </w:drawing>
      </w:r>
    </w:p>
    <w:p w14:paraId="292CF8FA" w14:textId="4EF0CDE0" w:rsidR="009964DD" w:rsidRDefault="009964DD" w:rsidP="009964DD">
      <w:pPr>
        <w:pStyle w:val="SubJudul"/>
        <w:spacing w:after="0" w:line="240" w:lineRule="auto"/>
        <w:jc w:val="center"/>
        <w:rPr>
          <w:bCs/>
          <w:i/>
          <w:sz w:val="20"/>
          <w:szCs w:val="20"/>
        </w:rPr>
      </w:pPr>
      <w:r>
        <w:rPr>
          <w:bCs/>
          <w:sz w:val="20"/>
          <w:szCs w:val="20"/>
        </w:rPr>
        <w:t xml:space="preserve">Gambar </w:t>
      </w:r>
      <w:r w:rsidR="00530DED">
        <w:rPr>
          <w:bCs/>
          <w:sz w:val="20"/>
          <w:szCs w:val="20"/>
        </w:rPr>
        <w:t>9</w:t>
      </w:r>
      <w:r w:rsidRPr="00226EF2">
        <w:rPr>
          <w:bCs/>
          <w:sz w:val="20"/>
          <w:szCs w:val="20"/>
        </w:rPr>
        <w:t xml:space="preserve">. Tampilan </w:t>
      </w:r>
      <w:r>
        <w:rPr>
          <w:bCs/>
          <w:sz w:val="20"/>
          <w:szCs w:val="20"/>
        </w:rPr>
        <w:t>Laporan Barang</w:t>
      </w:r>
    </w:p>
    <w:p w14:paraId="1ACDCDB1" w14:textId="0716E99D" w:rsidR="00D8249A" w:rsidRDefault="00CB7EC9" w:rsidP="00BB4847">
      <w:pPr>
        <w:pStyle w:val="SubJudul"/>
        <w:spacing w:after="0" w:line="240" w:lineRule="auto"/>
        <w:ind w:firstLine="284"/>
        <w:rPr>
          <w:b w:val="0"/>
          <w:sz w:val="20"/>
          <w:szCs w:val="20"/>
        </w:rPr>
      </w:pPr>
      <w:r>
        <w:rPr>
          <w:b w:val="0"/>
          <w:sz w:val="20"/>
          <w:szCs w:val="20"/>
        </w:rPr>
        <w:t>Tampilan laporan barang adalah segala jenis barang yang tersedia di KPRI RSCM beserta stok akhir.</w:t>
      </w:r>
    </w:p>
    <w:p w14:paraId="150CDA58" w14:textId="29211F30" w:rsidR="00530DED" w:rsidRDefault="00530DED" w:rsidP="00BB4847">
      <w:pPr>
        <w:pStyle w:val="SubJudul"/>
        <w:spacing w:after="0" w:line="240" w:lineRule="auto"/>
        <w:ind w:firstLine="284"/>
        <w:rPr>
          <w:b w:val="0"/>
          <w:sz w:val="20"/>
          <w:szCs w:val="20"/>
        </w:rPr>
      </w:pPr>
    </w:p>
    <w:p w14:paraId="76B63745" w14:textId="4773532B" w:rsidR="00530DED" w:rsidRDefault="00530DED" w:rsidP="00BB4847">
      <w:pPr>
        <w:pStyle w:val="SubJudul"/>
        <w:spacing w:after="0" w:line="240" w:lineRule="auto"/>
        <w:ind w:firstLine="284"/>
        <w:rPr>
          <w:b w:val="0"/>
          <w:sz w:val="20"/>
          <w:szCs w:val="20"/>
        </w:rPr>
      </w:pPr>
    </w:p>
    <w:p w14:paraId="2E4A7143" w14:textId="78E7EC9B" w:rsidR="00530DED" w:rsidRDefault="00530DED" w:rsidP="00BB4847">
      <w:pPr>
        <w:pStyle w:val="SubJudul"/>
        <w:spacing w:after="0" w:line="240" w:lineRule="auto"/>
        <w:ind w:firstLine="284"/>
        <w:rPr>
          <w:b w:val="0"/>
          <w:sz w:val="20"/>
          <w:szCs w:val="20"/>
        </w:rPr>
      </w:pPr>
    </w:p>
    <w:p w14:paraId="746CEB45" w14:textId="118AA4BD" w:rsidR="00530DED" w:rsidRDefault="00530DED" w:rsidP="00BB4847">
      <w:pPr>
        <w:pStyle w:val="SubJudul"/>
        <w:spacing w:after="0" w:line="240" w:lineRule="auto"/>
        <w:ind w:firstLine="284"/>
        <w:rPr>
          <w:b w:val="0"/>
          <w:sz w:val="20"/>
          <w:szCs w:val="20"/>
        </w:rPr>
      </w:pPr>
    </w:p>
    <w:p w14:paraId="0EDEA514" w14:textId="0E6FAF82" w:rsidR="00530DED" w:rsidRDefault="00530DED" w:rsidP="00BB4847">
      <w:pPr>
        <w:pStyle w:val="SubJudul"/>
        <w:spacing w:after="0" w:line="240" w:lineRule="auto"/>
        <w:ind w:firstLine="284"/>
        <w:rPr>
          <w:b w:val="0"/>
          <w:sz w:val="20"/>
          <w:szCs w:val="20"/>
        </w:rPr>
      </w:pPr>
    </w:p>
    <w:p w14:paraId="6DACCD63" w14:textId="77777777" w:rsidR="00530DED" w:rsidRDefault="00530DED" w:rsidP="00BB4847">
      <w:pPr>
        <w:pStyle w:val="SubJudul"/>
        <w:spacing w:after="0" w:line="240" w:lineRule="auto"/>
        <w:ind w:firstLine="284"/>
        <w:rPr>
          <w:b w:val="0"/>
          <w:sz w:val="20"/>
          <w:szCs w:val="20"/>
        </w:rPr>
      </w:pPr>
    </w:p>
    <w:p w14:paraId="6458D085" w14:textId="77777777" w:rsidR="00D8249A" w:rsidRDefault="00D8249A" w:rsidP="00BC5EF3">
      <w:pPr>
        <w:pStyle w:val="SubJudul"/>
        <w:spacing w:after="0" w:line="240" w:lineRule="auto"/>
        <w:ind w:firstLine="284"/>
        <w:rPr>
          <w:b w:val="0"/>
          <w:sz w:val="20"/>
          <w:szCs w:val="20"/>
        </w:rPr>
      </w:pPr>
    </w:p>
    <w:p w14:paraId="3E447A9F" w14:textId="77777777" w:rsidR="009964DD" w:rsidRDefault="009964DD" w:rsidP="009964DD">
      <w:pPr>
        <w:pStyle w:val="SubJudul"/>
        <w:numPr>
          <w:ilvl w:val="0"/>
          <w:numId w:val="9"/>
        </w:numPr>
        <w:spacing w:after="0" w:line="240" w:lineRule="auto"/>
        <w:ind w:left="360"/>
        <w:rPr>
          <w:b w:val="0"/>
          <w:sz w:val="20"/>
          <w:szCs w:val="20"/>
        </w:rPr>
      </w:pPr>
      <w:r>
        <w:rPr>
          <w:b w:val="0"/>
          <w:sz w:val="20"/>
          <w:szCs w:val="20"/>
        </w:rPr>
        <w:lastRenderedPageBreak/>
        <w:t xml:space="preserve">Tampilan laporan </w:t>
      </w:r>
      <w:r w:rsidR="00CB7EC9" w:rsidRPr="00CB7EC9">
        <w:rPr>
          <w:b w:val="0"/>
          <w:i/>
          <w:sz w:val="20"/>
          <w:szCs w:val="20"/>
        </w:rPr>
        <w:t>log edit</w:t>
      </w:r>
      <w:r w:rsidR="00CB7EC9">
        <w:rPr>
          <w:b w:val="0"/>
          <w:sz w:val="20"/>
          <w:szCs w:val="20"/>
        </w:rPr>
        <w:t xml:space="preserve"> anggota</w:t>
      </w:r>
    </w:p>
    <w:p w14:paraId="64210CB6" w14:textId="77777777" w:rsidR="009964DD" w:rsidRDefault="009964DD" w:rsidP="00CB7EC9">
      <w:pPr>
        <w:pStyle w:val="SubJudul"/>
        <w:spacing w:after="0" w:line="240" w:lineRule="auto"/>
        <w:jc w:val="center"/>
        <w:rPr>
          <w:b w:val="0"/>
          <w:sz w:val="20"/>
          <w:szCs w:val="20"/>
        </w:rPr>
      </w:pPr>
      <w:r>
        <w:rPr>
          <w:b w:val="0"/>
          <w:noProof/>
          <w:sz w:val="20"/>
          <w:szCs w:val="20"/>
        </w:rPr>
        <w:drawing>
          <wp:inline distT="0" distB="0" distL="0" distR="0" wp14:anchorId="12EE77A8" wp14:editId="617114D6">
            <wp:extent cx="2121388" cy="248652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poran Barang.jpg"/>
                    <pic:cNvPicPr/>
                  </pic:nvPicPr>
                  <pic:blipFill>
                    <a:blip r:embed="rId27">
                      <a:extLst>
                        <a:ext uri="{28A0092B-C50C-407E-A947-70E740481C1C}">
                          <a14:useLocalDpi xmlns:a14="http://schemas.microsoft.com/office/drawing/2010/main" val="0"/>
                        </a:ext>
                      </a:extLst>
                    </a:blip>
                    <a:stretch>
                      <a:fillRect/>
                    </a:stretch>
                  </pic:blipFill>
                  <pic:spPr>
                    <a:xfrm>
                      <a:off x="0" y="0"/>
                      <a:ext cx="2166562" cy="2539472"/>
                    </a:xfrm>
                    <a:prstGeom prst="rect">
                      <a:avLst/>
                    </a:prstGeom>
                  </pic:spPr>
                </pic:pic>
              </a:graphicData>
            </a:graphic>
          </wp:inline>
        </w:drawing>
      </w:r>
    </w:p>
    <w:p w14:paraId="62F191FC" w14:textId="0BC4437E" w:rsidR="009964DD" w:rsidRPr="00CB7EC9" w:rsidRDefault="00CB7EC9" w:rsidP="009964DD">
      <w:pPr>
        <w:pStyle w:val="SubJudul"/>
        <w:spacing w:after="0" w:line="240" w:lineRule="auto"/>
        <w:jc w:val="center"/>
        <w:rPr>
          <w:bCs/>
          <w:sz w:val="20"/>
          <w:szCs w:val="20"/>
        </w:rPr>
      </w:pPr>
      <w:r>
        <w:rPr>
          <w:bCs/>
          <w:sz w:val="20"/>
          <w:szCs w:val="20"/>
        </w:rPr>
        <w:t xml:space="preserve">Gambar </w:t>
      </w:r>
      <w:r w:rsidR="00530DED">
        <w:rPr>
          <w:bCs/>
          <w:sz w:val="20"/>
          <w:szCs w:val="20"/>
        </w:rPr>
        <w:t>10</w:t>
      </w:r>
      <w:r w:rsidR="009964DD" w:rsidRPr="00226EF2">
        <w:rPr>
          <w:bCs/>
          <w:sz w:val="20"/>
          <w:szCs w:val="20"/>
        </w:rPr>
        <w:t xml:space="preserve">. Tampilan </w:t>
      </w:r>
      <w:r w:rsidR="009964DD">
        <w:rPr>
          <w:bCs/>
          <w:sz w:val="20"/>
          <w:szCs w:val="20"/>
        </w:rPr>
        <w:t xml:space="preserve">Laporan </w:t>
      </w:r>
      <w:r>
        <w:rPr>
          <w:bCs/>
          <w:i/>
          <w:sz w:val="20"/>
          <w:szCs w:val="20"/>
        </w:rPr>
        <w:t xml:space="preserve">Log Edit </w:t>
      </w:r>
      <w:r>
        <w:rPr>
          <w:bCs/>
          <w:sz w:val="20"/>
          <w:szCs w:val="20"/>
        </w:rPr>
        <w:t>Anggota</w:t>
      </w:r>
    </w:p>
    <w:p w14:paraId="687A51A7" w14:textId="53D5E1DD" w:rsidR="009964DD" w:rsidRDefault="00CB7EC9" w:rsidP="009964DD">
      <w:pPr>
        <w:pStyle w:val="SubJudul"/>
        <w:spacing w:after="0" w:line="240" w:lineRule="auto"/>
        <w:ind w:firstLine="284"/>
        <w:rPr>
          <w:b w:val="0"/>
          <w:sz w:val="20"/>
          <w:szCs w:val="20"/>
        </w:rPr>
      </w:pPr>
      <w:r>
        <w:rPr>
          <w:b w:val="0"/>
          <w:sz w:val="20"/>
          <w:szCs w:val="20"/>
        </w:rPr>
        <w:t xml:space="preserve">Tampilan laporan transaksi adalah </w:t>
      </w:r>
      <w:r>
        <w:rPr>
          <w:b w:val="0"/>
          <w:i/>
          <w:sz w:val="20"/>
          <w:szCs w:val="20"/>
        </w:rPr>
        <w:t xml:space="preserve">history </w:t>
      </w:r>
      <w:r>
        <w:rPr>
          <w:b w:val="0"/>
          <w:sz w:val="20"/>
          <w:szCs w:val="20"/>
        </w:rPr>
        <w:t xml:space="preserve">dari penyimpanan, ubah, beserta hapus anggota dan kemudian akan ditampilkan dalam laporan </w:t>
      </w:r>
      <w:r>
        <w:rPr>
          <w:b w:val="0"/>
          <w:i/>
          <w:sz w:val="20"/>
          <w:szCs w:val="20"/>
        </w:rPr>
        <w:t>log edi</w:t>
      </w:r>
      <w:r w:rsidR="00D1121E">
        <w:rPr>
          <w:b w:val="0"/>
          <w:i/>
          <w:sz w:val="20"/>
          <w:szCs w:val="20"/>
        </w:rPr>
        <w:t>t</w:t>
      </w:r>
      <w:r>
        <w:rPr>
          <w:b w:val="0"/>
          <w:i/>
          <w:sz w:val="20"/>
          <w:szCs w:val="20"/>
        </w:rPr>
        <w:t xml:space="preserve"> </w:t>
      </w:r>
      <w:r>
        <w:rPr>
          <w:b w:val="0"/>
          <w:sz w:val="20"/>
          <w:szCs w:val="20"/>
        </w:rPr>
        <w:t>anggota</w:t>
      </w:r>
      <w:r w:rsidR="009964DD" w:rsidRPr="00463A25">
        <w:rPr>
          <w:b w:val="0"/>
          <w:sz w:val="20"/>
          <w:szCs w:val="20"/>
        </w:rPr>
        <w:t>.</w:t>
      </w:r>
    </w:p>
    <w:p w14:paraId="379B5D18" w14:textId="77777777" w:rsidR="009964DD" w:rsidRDefault="009964DD" w:rsidP="00CB7EC9">
      <w:pPr>
        <w:pStyle w:val="SubJudul"/>
        <w:numPr>
          <w:ilvl w:val="0"/>
          <w:numId w:val="9"/>
        </w:numPr>
        <w:spacing w:after="0" w:line="240" w:lineRule="auto"/>
        <w:ind w:left="360"/>
        <w:rPr>
          <w:b w:val="0"/>
          <w:sz w:val="20"/>
          <w:szCs w:val="20"/>
        </w:rPr>
      </w:pPr>
      <w:r>
        <w:rPr>
          <w:b w:val="0"/>
          <w:sz w:val="20"/>
          <w:szCs w:val="20"/>
        </w:rPr>
        <w:t xml:space="preserve">Tampilan laporan </w:t>
      </w:r>
      <w:r w:rsidR="00CB7EC9">
        <w:rPr>
          <w:b w:val="0"/>
          <w:sz w:val="20"/>
          <w:szCs w:val="20"/>
        </w:rPr>
        <w:t>transaksi</w:t>
      </w:r>
      <w:r>
        <w:rPr>
          <w:b w:val="0"/>
          <w:sz w:val="20"/>
          <w:szCs w:val="20"/>
        </w:rPr>
        <w:t xml:space="preserve"> anggota</w:t>
      </w:r>
    </w:p>
    <w:p w14:paraId="5E4F2AFF" w14:textId="77777777" w:rsidR="009964DD" w:rsidRDefault="009964DD" w:rsidP="00CB7EC9">
      <w:pPr>
        <w:pStyle w:val="SubJudul"/>
        <w:spacing w:after="0" w:line="240" w:lineRule="auto"/>
        <w:jc w:val="center"/>
        <w:rPr>
          <w:b w:val="0"/>
          <w:sz w:val="20"/>
          <w:szCs w:val="20"/>
        </w:rPr>
      </w:pPr>
      <w:r>
        <w:rPr>
          <w:b w:val="0"/>
          <w:noProof/>
          <w:sz w:val="20"/>
          <w:szCs w:val="20"/>
        </w:rPr>
        <w:drawing>
          <wp:inline distT="0" distB="0" distL="0" distR="0" wp14:anchorId="4A394768" wp14:editId="12754FAE">
            <wp:extent cx="2004226" cy="253999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poran Barang.jpg"/>
                    <pic:cNvPicPr/>
                  </pic:nvPicPr>
                  <pic:blipFill>
                    <a:blip r:embed="rId28">
                      <a:extLst>
                        <a:ext uri="{28A0092B-C50C-407E-A947-70E740481C1C}">
                          <a14:useLocalDpi xmlns:a14="http://schemas.microsoft.com/office/drawing/2010/main" val="0"/>
                        </a:ext>
                      </a:extLst>
                    </a:blip>
                    <a:stretch>
                      <a:fillRect/>
                    </a:stretch>
                  </pic:blipFill>
                  <pic:spPr>
                    <a:xfrm>
                      <a:off x="0" y="0"/>
                      <a:ext cx="2032310" cy="2575585"/>
                    </a:xfrm>
                    <a:prstGeom prst="rect">
                      <a:avLst/>
                    </a:prstGeom>
                  </pic:spPr>
                </pic:pic>
              </a:graphicData>
            </a:graphic>
          </wp:inline>
        </w:drawing>
      </w:r>
    </w:p>
    <w:p w14:paraId="1E316B34" w14:textId="45CCDE75" w:rsidR="009964DD" w:rsidRPr="00CB7EC9" w:rsidRDefault="00CB7EC9" w:rsidP="00CB7EC9">
      <w:pPr>
        <w:pStyle w:val="SubJudul"/>
        <w:spacing w:after="0" w:line="240" w:lineRule="auto"/>
        <w:jc w:val="center"/>
        <w:rPr>
          <w:bCs/>
          <w:i/>
          <w:caps/>
          <w:sz w:val="20"/>
          <w:szCs w:val="20"/>
        </w:rPr>
      </w:pPr>
      <w:r>
        <w:rPr>
          <w:bCs/>
          <w:sz w:val="20"/>
          <w:szCs w:val="20"/>
        </w:rPr>
        <w:t>Gambar 1</w:t>
      </w:r>
      <w:r w:rsidR="00530DED">
        <w:rPr>
          <w:bCs/>
          <w:sz w:val="20"/>
          <w:szCs w:val="20"/>
        </w:rPr>
        <w:t>1</w:t>
      </w:r>
      <w:r w:rsidR="009964DD" w:rsidRPr="00226EF2">
        <w:rPr>
          <w:bCs/>
          <w:sz w:val="20"/>
          <w:szCs w:val="20"/>
        </w:rPr>
        <w:t xml:space="preserve">. Tampilan </w:t>
      </w:r>
      <w:r w:rsidR="009964DD">
        <w:rPr>
          <w:bCs/>
          <w:sz w:val="20"/>
          <w:szCs w:val="20"/>
        </w:rPr>
        <w:t xml:space="preserve">Laporan </w:t>
      </w:r>
      <w:r>
        <w:rPr>
          <w:bCs/>
          <w:sz w:val="20"/>
          <w:szCs w:val="20"/>
        </w:rPr>
        <w:t>Transaksi Anggota</w:t>
      </w:r>
    </w:p>
    <w:p w14:paraId="68EA7950" w14:textId="77777777" w:rsidR="009964DD" w:rsidRDefault="00CB7EC9" w:rsidP="009964DD">
      <w:pPr>
        <w:pStyle w:val="SubJudul"/>
        <w:spacing w:after="0" w:line="240" w:lineRule="auto"/>
        <w:ind w:firstLine="284"/>
        <w:rPr>
          <w:b w:val="0"/>
          <w:sz w:val="20"/>
          <w:szCs w:val="20"/>
        </w:rPr>
      </w:pPr>
      <w:r>
        <w:rPr>
          <w:b w:val="0"/>
          <w:sz w:val="20"/>
          <w:szCs w:val="20"/>
        </w:rPr>
        <w:t>Laporan transaksi anggota adalah laporan transaksi yang diurutkan berdasarkan nama anggota yang berbelanja.</w:t>
      </w:r>
    </w:p>
    <w:p w14:paraId="063CE096" w14:textId="0EFC9A4A" w:rsidR="00C478AA" w:rsidRPr="00535003" w:rsidRDefault="003D0392" w:rsidP="00263855">
      <w:pPr>
        <w:pStyle w:val="SubJudul"/>
        <w:numPr>
          <w:ilvl w:val="1"/>
          <w:numId w:val="15"/>
        </w:numPr>
        <w:spacing w:after="0" w:line="240" w:lineRule="auto"/>
        <w:ind w:left="360"/>
        <w:rPr>
          <w:sz w:val="20"/>
          <w:szCs w:val="20"/>
        </w:rPr>
      </w:pPr>
      <w:r w:rsidRPr="00226EF2">
        <w:rPr>
          <w:sz w:val="20"/>
          <w:szCs w:val="20"/>
        </w:rPr>
        <w:t xml:space="preserve">Implementasi Pengujian Aplikasi Menggunakan Pengujian </w:t>
      </w:r>
      <w:r w:rsidRPr="00226EF2">
        <w:rPr>
          <w:i/>
          <w:sz w:val="20"/>
          <w:szCs w:val="20"/>
        </w:rPr>
        <w:t>Black Box Testing</w:t>
      </w:r>
    </w:p>
    <w:p w14:paraId="0BB7BB2A" w14:textId="77777777" w:rsidR="00535003" w:rsidRPr="00226EF2" w:rsidRDefault="00535003" w:rsidP="00535003">
      <w:pPr>
        <w:pStyle w:val="SubJudul"/>
        <w:spacing w:after="0" w:line="240" w:lineRule="auto"/>
        <w:ind w:left="360"/>
        <w:rPr>
          <w:sz w:val="20"/>
          <w:szCs w:val="20"/>
        </w:rPr>
      </w:pPr>
    </w:p>
    <w:p w14:paraId="68808AE5" w14:textId="4E041DEB" w:rsidR="003D0392" w:rsidRPr="00D1121E" w:rsidRDefault="003D0392" w:rsidP="00263855">
      <w:pPr>
        <w:pStyle w:val="ListParagraph"/>
        <w:numPr>
          <w:ilvl w:val="0"/>
          <w:numId w:val="17"/>
        </w:numPr>
        <w:spacing w:after="0" w:line="240" w:lineRule="auto"/>
        <w:ind w:left="360"/>
        <w:jc w:val="both"/>
        <w:rPr>
          <w:rFonts w:ascii="Times New Roman" w:hAnsi="Times New Roman"/>
          <w:color w:val="FF0000"/>
          <w:lang w:val="id-ID"/>
        </w:rPr>
      </w:pPr>
      <w:r w:rsidRPr="00463A25">
        <w:rPr>
          <w:rFonts w:ascii="Times New Roman" w:hAnsi="Times New Roman"/>
          <w:lang w:val="id-ID"/>
        </w:rPr>
        <w:t xml:space="preserve">Pengujian bagian </w:t>
      </w:r>
      <w:r w:rsidRPr="00463A25">
        <w:rPr>
          <w:rFonts w:ascii="Times New Roman" w:hAnsi="Times New Roman"/>
          <w:i/>
        </w:rPr>
        <w:t>dashboard</w:t>
      </w:r>
    </w:p>
    <w:p w14:paraId="265D5A12" w14:textId="77777777" w:rsidR="003D0392" w:rsidRPr="00226EF2" w:rsidRDefault="003D0392" w:rsidP="00263855">
      <w:pPr>
        <w:pStyle w:val="ListParagraph"/>
        <w:spacing w:after="0" w:line="240" w:lineRule="auto"/>
        <w:ind w:left="0"/>
        <w:jc w:val="center"/>
        <w:rPr>
          <w:rFonts w:ascii="Times New Roman" w:hAnsi="Times New Roman"/>
          <w:b/>
        </w:rPr>
      </w:pPr>
      <w:r w:rsidRPr="00226EF2">
        <w:rPr>
          <w:rFonts w:ascii="Times New Roman" w:hAnsi="Times New Roman"/>
          <w:b/>
        </w:rPr>
        <w:t xml:space="preserve">Tabel </w:t>
      </w:r>
      <w:r w:rsidRPr="00226EF2">
        <w:rPr>
          <w:rFonts w:ascii="Times New Roman" w:hAnsi="Times New Roman"/>
          <w:b/>
          <w:lang w:val="en-US"/>
        </w:rPr>
        <w:t xml:space="preserve">2. </w:t>
      </w:r>
      <w:r w:rsidRPr="00226EF2">
        <w:rPr>
          <w:rFonts w:ascii="Times New Roman" w:hAnsi="Times New Roman"/>
          <w:b/>
        </w:rPr>
        <w:t xml:space="preserve">Pengujian Bagian </w:t>
      </w:r>
      <w:r w:rsidRPr="00226EF2">
        <w:rPr>
          <w:rFonts w:ascii="Times New Roman" w:hAnsi="Times New Roman"/>
          <w:b/>
          <w:i/>
        </w:rPr>
        <w:t>Dashboard</w:t>
      </w:r>
    </w:p>
    <w:tbl>
      <w:tblPr>
        <w:tblStyle w:val="TableGrid"/>
        <w:tblW w:w="4500" w:type="dxa"/>
        <w:jc w:val="center"/>
        <w:tblLayout w:type="fixed"/>
        <w:tblLook w:val="04A0" w:firstRow="1" w:lastRow="0" w:firstColumn="1" w:lastColumn="0" w:noHBand="0" w:noVBand="1"/>
      </w:tblPr>
      <w:tblGrid>
        <w:gridCol w:w="540"/>
        <w:gridCol w:w="1440"/>
        <w:gridCol w:w="1620"/>
        <w:gridCol w:w="900"/>
      </w:tblGrid>
      <w:tr w:rsidR="003D0392" w:rsidRPr="00463A25" w14:paraId="7F455EDF" w14:textId="77777777" w:rsidTr="00BC5EF3">
        <w:trPr>
          <w:trHeight w:val="440"/>
          <w:tblHeader/>
          <w:jc w:val="center"/>
        </w:trPr>
        <w:tc>
          <w:tcPr>
            <w:tcW w:w="540" w:type="dxa"/>
            <w:vAlign w:val="center"/>
          </w:tcPr>
          <w:p w14:paraId="66552713" w14:textId="77777777" w:rsidR="003D0392" w:rsidRPr="00463A25" w:rsidRDefault="003D0392" w:rsidP="00263855">
            <w:pPr>
              <w:pStyle w:val="ListParagraph"/>
              <w:spacing w:after="0" w:line="240" w:lineRule="auto"/>
              <w:ind w:left="-108" w:right="-108"/>
              <w:jc w:val="center"/>
              <w:rPr>
                <w:rFonts w:ascii="Times New Roman" w:hAnsi="Times New Roman" w:cs="Times New Roman"/>
                <w:b/>
              </w:rPr>
            </w:pPr>
            <w:r w:rsidRPr="00463A25">
              <w:rPr>
                <w:rFonts w:ascii="Times New Roman" w:hAnsi="Times New Roman" w:cs="Times New Roman"/>
                <w:b/>
              </w:rPr>
              <w:t>No</w:t>
            </w:r>
          </w:p>
        </w:tc>
        <w:tc>
          <w:tcPr>
            <w:tcW w:w="1440" w:type="dxa"/>
          </w:tcPr>
          <w:p w14:paraId="6BC8E921" w14:textId="77777777" w:rsidR="003D0392" w:rsidRPr="00463A25" w:rsidRDefault="003D0392" w:rsidP="00263855">
            <w:pPr>
              <w:pStyle w:val="ListParagraph"/>
              <w:spacing w:after="0" w:line="240" w:lineRule="auto"/>
              <w:ind w:left="0"/>
              <w:jc w:val="center"/>
              <w:rPr>
                <w:rFonts w:ascii="Times New Roman" w:hAnsi="Times New Roman" w:cs="Times New Roman"/>
                <w:b/>
              </w:rPr>
            </w:pPr>
            <w:r w:rsidRPr="00463A25">
              <w:rPr>
                <w:rFonts w:ascii="Times New Roman" w:hAnsi="Times New Roman" w:cs="Times New Roman"/>
                <w:b/>
              </w:rPr>
              <w:t>Rancanagan proses</w:t>
            </w:r>
          </w:p>
        </w:tc>
        <w:tc>
          <w:tcPr>
            <w:tcW w:w="1620" w:type="dxa"/>
          </w:tcPr>
          <w:p w14:paraId="15A4800A" w14:textId="77777777" w:rsidR="003D0392" w:rsidRPr="00463A25" w:rsidRDefault="003D0392" w:rsidP="00263855">
            <w:pPr>
              <w:pStyle w:val="ListParagraph"/>
              <w:spacing w:after="0" w:line="240" w:lineRule="auto"/>
              <w:ind w:left="0"/>
              <w:jc w:val="center"/>
              <w:rPr>
                <w:rFonts w:ascii="Times New Roman" w:hAnsi="Times New Roman" w:cs="Times New Roman"/>
                <w:b/>
              </w:rPr>
            </w:pPr>
            <w:r w:rsidRPr="00463A25">
              <w:rPr>
                <w:rFonts w:ascii="Times New Roman" w:hAnsi="Times New Roman" w:cs="Times New Roman"/>
                <w:b/>
              </w:rPr>
              <w:t>Hasil yang diharapkan</w:t>
            </w:r>
          </w:p>
        </w:tc>
        <w:tc>
          <w:tcPr>
            <w:tcW w:w="900" w:type="dxa"/>
            <w:vAlign w:val="center"/>
          </w:tcPr>
          <w:p w14:paraId="62D0CC95" w14:textId="77777777" w:rsidR="003D0392" w:rsidRPr="00463A25" w:rsidRDefault="003D0392" w:rsidP="00263855">
            <w:pPr>
              <w:pStyle w:val="ListParagraph"/>
              <w:spacing w:after="0" w:line="240" w:lineRule="auto"/>
              <w:ind w:left="0"/>
              <w:jc w:val="center"/>
              <w:rPr>
                <w:rFonts w:ascii="Times New Roman" w:hAnsi="Times New Roman" w:cs="Times New Roman"/>
                <w:b/>
              </w:rPr>
            </w:pPr>
            <w:r w:rsidRPr="00463A25">
              <w:rPr>
                <w:rFonts w:ascii="Times New Roman" w:hAnsi="Times New Roman" w:cs="Times New Roman"/>
                <w:b/>
              </w:rPr>
              <w:t>Hasil</w:t>
            </w:r>
          </w:p>
        </w:tc>
      </w:tr>
      <w:tr w:rsidR="003D0392" w:rsidRPr="00463A25" w14:paraId="3C22CAB3" w14:textId="77777777" w:rsidTr="00BC5EF3">
        <w:trPr>
          <w:trHeight w:val="219"/>
          <w:jc w:val="center"/>
        </w:trPr>
        <w:tc>
          <w:tcPr>
            <w:tcW w:w="540" w:type="dxa"/>
            <w:vAlign w:val="center"/>
          </w:tcPr>
          <w:p w14:paraId="23557CB0" w14:textId="77777777" w:rsidR="003D0392" w:rsidRPr="00463A25" w:rsidRDefault="003D0392" w:rsidP="00263855">
            <w:pPr>
              <w:pStyle w:val="ListParagraph"/>
              <w:spacing w:after="0" w:line="240" w:lineRule="auto"/>
              <w:ind w:left="-108" w:right="-108"/>
              <w:jc w:val="center"/>
              <w:rPr>
                <w:rFonts w:ascii="Times New Roman" w:hAnsi="Times New Roman" w:cs="Times New Roman"/>
              </w:rPr>
            </w:pPr>
            <w:r w:rsidRPr="00463A25">
              <w:rPr>
                <w:rFonts w:ascii="Times New Roman" w:hAnsi="Times New Roman" w:cs="Times New Roman"/>
              </w:rPr>
              <w:t>1</w:t>
            </w:r>
          </w:p>
        </w:tc>
        <w:tc>
          <w:tcPr>
            <w:tcW w:w="1440" w:type="dxa"/>
            <w:vAlign w:val="center"/>
          </w:tcPr>
          <w:p w14:paraId="219D202A" w14:textId="77777777" w:rsidR="003D0392" w:rsidRPr="00463A25" w:rsidRDefault="003D0392" w:rsidP="00263855">
            <w:pPr>
              <w:pStyle w:val="ListParagraph"/>
              <w:spacing w:after="0" w:line="240" w:lineRule="auto"/>
              <w:ind w:left="0"/>
              <w:rPr>
                <w:rFonts w:ascii="Times New Roman" w:hAnsi="Times New Roman" w:cs="Times New Roman"/>
                <w:i/>
              </w:rPr>
            </w:pPr>
            <w:r w:rsidRPr="00463A25">
              <w:rPr>
                <w:rFonts w:ascii="Times New Roman" w:hAnsi="Times New Roman" w:cs="Times New Roman"/>
                <w:i/>
              </w:rPr>
              <w:t>Login</w:t>
            </w:r>
          </w:p>
        </w:tc>
        <w:tc>
          <w:tcPr>
            <w:tcW w:w="1620" w:type="dxa"/>
          </w:tcPr>
          <w:p w14:paraId="23E7B5E3" w14:textId="77777777" w:rsidR="003D0392" w:rsidRPr="00463A25" w:rsidRDefault="003D0392" w:rsidP="00263855">
            <w:pPr>
              <w:pStyle w:val="ListParagraph"/>
              <w:spacing w:after="0" w:line="240" w:lineRule="auto"/>
              <w:ind w:left="0"/>
              <w:rPr>
                <w:rFonts w:ascii="Times New Roman" w:hAnsi="Times New Roman" w:cs="Times New Roman"/>
              </w:rPr>
            </w:pPr>
            <w:r w:rsidRPr="00463A25">
              <w:rPr>
                <w:rFonts w:ascii="Times New Roman" w:hAnsi="Times New Roman" w:cs="Times New Roman"/>
              </w:rPr>
              <w:t>Masuk ke halaman utama</w:t>
            </w:r>
          </w:p>
        </w:tc>
        <w:tc>
          <w:tcPr>
            <w:tcW w:w="900" w:type="dxa"/>
            <w:vAlign w:val="center"/>
          </w:tcPr>
          <w:p w14:paraId="0B399C03" w14:textId="77777777" w:rsidR="003D0392" w:rsidRPr="00463A25" w:rsidRDefault="003D0392" w:rsidP="00263855">
            <w:pPr>
              <w:pStyle w:val="ListParagraph"/>
              <w:spacing w:after="0" w:line="240" w:lineRule="auto"/>
              <w:ind w:left="0"/>
              <w:jc w:val="center"/>
              <w:rPr>
                <w:rFonts w:ascii="Times New Roman" w:hAnsi="Times New Roman" w:cs="Times New Roman"/>
              </w:rPr>
            </w:pPr>
            <w:r w:rsidRPr="00463A25">
              <w:rPr>
                <w:rFonts w:ascii="Times New Roman" w:hAnsi="Times New Roman" w:cs="Times New Roman"/>
              </w:rPr>
              <w:t>Sesuai</w:t>
            </w:r>
          </w:p>
        </w:tc>
      </w:tr>
      <w:tr w:rsidR="003D0392" w:rsidRPr="00463A25" w14:paraId="59DACFF0" w14:textId="77777777" w:rsidTr="00BC5EF3">
        <w:trPr>
          <w:trHeight w:val="440"/>
          <w:jc w:val="center"/>
        </w:trPr>
        <w:tc>
          <w:tcPr>
            <w:tcW w:w="540" w:type="dxa"/>
            <w:vAlign w:val="center"/>
          </w:tcPr>
          <w:p w14:paraId="1DC703EE" w14:textId="77777777" w:rsidR="003D0392" w:rsidRPr="00463A25" w:rsidRDefault="003D0392" w:rsidP="00263855">
            <w:pPr>
              <w:pStyle w:val="ListParagraph"/>
              <w:spacing w:after="0" w:line="240" w:lineRule="auto"/>
              <w:ind w:left="-108" w:right="-108"/>
              <w:jc w:val="center"/>
              <w:rPr>
                <w:rFonts w:ascii="Times New Roman" w:hAnsi="Times New Roman" w:cs="Times New Roman"/>
              </w:rPr>
            </w:pPr>
            <w:r w:rsidRPr="00463A25">
              <w:rPr>
                <w:rFonts w:ascii="Times New Roman" w:hAnsi="Times New Roman" w:cs="Times New Roman"/>
              </w:rPr>
              <w:t>2</w:t>
            </w:r>
          </w:p>
        </w:tc>
        <w:tc>
          <w:tcPr>
            <w:tcW w:w="1440" w:type="dxa"/>
            <w:vAlign w:val="center"/>
          </w:tcPr>
          <w:p w14:paraId="76EE7F33" w14:textId="77777777" w:rsidR="003D0392" w:rsidRPr="00463A25" w:rsidRDefault="003D0392" w:rsidP="00263855">
            <w:pPr>
              <w:pStyle w:val="ListParagraph"/>
              <w:spacing w:after="0" w:line="240" w:lineRule="auto"/>
              <w:ind w:left="0"/>
              <w:rPr>
                <w:rFonts w:ascii="Times New Roman" w:hAnsi="Times New Roman" w:cs="Times New Roman"/>
              </w:rPr>
            </w:pPr>
            <w:r w:rsidRPr="00463A25">
              <w:rPr>
                <w:rFonts w:ascii="Times New Roman" w:hAnsi="Times New Roman" w:cs="Times New Roman"/>
              </w:rPr>
              <w:t xml:space="preserve">Memilih menu </w:t>
            </w:r>
            <w:r w:rsidRPr="00463A25">
              <w:rPr>
                <w:rFonts w:ascii="Times New Roman" w:hAnsi="Times New Roman" w:cs="Times New Roman"/>
                <w:i/>
              </w:rPr>
              <w:t>dashboard</w:t>
            </w:r>
          </w:p>
        </w:tc>
        <w:tc>
          <w:tcPr>
            <w:tcW w:w="1620" w:type="dxa"/>
          </w:tcPr>
          <w:p w14:paraId="3692BB25" w14:textId="77777777" w:rsidR="003D0392" w:rsidRPr="00463A25" w:rsidRDefault="003D0392" w:rsidP="00263855">
            <w:pPr>
              <w:pStyle w:val="ListParagraph"/>
              <w:spacing w:after="0" w:line="240" w:lineRule="auto"/>
              <w:ind w:left="0"/>
              <w:rPr>
                <w:rFonts w:ascii="Times New Roman" w:hAnsi="Times New Roman" w:cs="Times New Roman"/>
              </w:rPr>
            </w:pPr>
            <w:r w:rsidRPr="00463A25">
              <w:rPr>
                <w:rFonts w:ascii="Times New Roman" w:hAnsi="Times New Roman" w:cs="Times New Roman"/>
              </w:rPr>
              <w:t xml:space="preserve">Menampilkan halaman </w:t>
            </w:r>
            <w:r w:rsidRPr="00463A25">
              <w:rPr>
                <w:rFonts w:ascii="Times New Roman" w:hAnsi="Times New Roman" w:cs="Times New Roman"/>
                <w:i/>
              </w:rPr>
              <w:t>dashboard</w:t>
            </w:r>
            <w:r w:rsidRPr="00463A25">
              <w:rPr>
                <w:rFonts w:ascii="Times New Roman" w:hAnsi="Times New Roman" w:cs="Times New Roman"/>
              </w:rPr>
              <w:t>.</w:t>
            </w:r>
          </w:p>
        </w:tc>
        <w:tc>
          <w:tcPr>
            <w:tcW w:w="900" w:type="dxa"/>
            <w:vAlign w:val="center"/>
          </w:tcPr>
          <w:p w14:paraId="36223868" w14:textId="77777777" w:rsidR="003D0392" w:rsidRPr="00463A25" w:rsidRDefault="003D0392" w:rsidP="00263855">
            <w:pPr>
              <w:pStyle w:val="ListParagraph"/>
              <w:spacing w:after="0" w:line="240" w:lineRule="auto"/>
              <w:ind w:left="0"/>
              <w:jc w:val="center"/>
              <w:rPr>
                <w:rFonts w:ascii="Times New Roman" w:hAnsi="Times New Roman" w:cs="Times New Roman"/>
              </w:rPr>
            </w:pPr>
            <w:r w:rsidRPr="00463A25">
              <w:rPr>
                <w:rFonts w:ascii="Times New Roman" w:hAnsi="Times New Roman" w:cs="Times New Roman"/>
              </w:rPr>
              <w:t>Sesuai</w:t>
            </w:r>
          </w:p>
        </w:tc>
      </w:tr>
      <w:tr w:rsidR="003D0392" w:rsidRPr="00463A25" w14:paraId="28E889F8" w14:textId="77777777" w:rsidTr="00BC5EF3">
        <w:trPr>
          <w:trHeight w:val="219"/>
          <w:jc w:val="center"/>
        </w:trPr>
        <w:tc>
          <w:tcPr>
            <w:tcW w:w="540" w:type="dxa"/>
            <w:vAlign w:val="center"/>
          </w:tcPr>
          <w:p w14:paraId="3A680214" w14:textId="77777777" w:rsidR="003D0392" w:rsidRPr="00463A25" w:rsidRDefault="003D0392" w:rsidP="00263855">
            <w:pPr>
              <w:pStyle w:val="ListParagraph"/>
              <w:spacing w:after="0" w:line="240" w:lineRule="auto"/>
              <w:ind w:left="-108" w:right="-108"/>
              <w:jc w:val="center"/>
              <w:rPr>
                <w:rFonts w:ascii="Times New Roman" w:hAnsi="Times New Roman" w:cs="Times New Roman"/>
              </w:rPr>
            </w:pPr>
            <w:r w:rsidRPr="00463A25">
              <w:rPr>
                <w:rFonts w:ascii="Times New Roman" w:hAnsi="Times New Roman" w:cs="Times New Roman"/>
              </w:rPr>
              <w:t>3</w:t>
            </w:r>
          </w:p>
        </w:tc>
        <w:tc>
          <w:tcPr>
            <w:tcW w:w="1440" w:type="dxa"/>
            <w:vAlign w:val="center"/>
          </w:tcPr>
          <w:p w14:paraId="43249594" w14:textId="77777777" w:rsidR="003D0392" w:rsidRPr="00463A25" w:rsidRDefault="003D0392" w:rsidP="00263855">
            <w:pPr>
              <w:pStyle w:val="ListParagraph"/>
              <w:spacing w:after="0" w:line="240" w:lineRule="auto"/>
              <w:ind w:left="0"/>
              <w:rPr>
                <w:rFonts w:ascii="Times New Roman" w:hAnsi="Times New Roman" w:cs="Times New Roman"/>
              </w:rPr>
            </w:pPr>
            <w:r w:rsidRPr="00463A25">
              <w:rPr>
                <w:rFonts w:ascii="Times New Roman" w:hAnsi="Times New Roman" w:cs="Times New Roman"/>
              </w:rPr>
              <w:t xml:space="preserve">Memilih </w:t>
            </w:r>
            <w:r w:rsidRPr="00463A25">
              <w:rPr>
                <w:rFonts w:ascii="Times New Roman" w:hAnsi="Times New Roman" w:cs="Times New Roman"/>
                <w:i/>
              </w:rPr>
              <w:t>logout</w:t>
            </w:r>
          </w:p>
        </w:tc>
        <w:tc>
          <w:tcPr>
            <w:tcW w:w="1620" w:type="dxa"/>
          </w:tcPr>
          <w:p w14:paraId="6D8B2036" w14:textId="77777777" w:rsidR="003D0392" w:rsidRPr="00463A25" w:rsidRDefault="003D0392" w:rsidP="00263855">
            <w:pPr>
              <w:pStyle w:val="ListParagraph"/>
              <w:spacing w:after="0" w:line="240" w:lineRule="auto"/>
              <w:ind w:left="0"/>
              <w:rPr>
                <w:rFonts w:ascii="Times New Roman" w:hAnsi="Times New Roman" w:cs="Times New Roman"/>
              </w:rPr>
            </w:pPr>
            <w:r w:rsidRPr="00463A25">
              <w:rPr>
                <w:rFonts w:ascii="Times New Roman" w:hAnsi="Times New Roman" w:cs="Times New Roman"/>
              </w:rPr>
              <w:t xml:space="preserve">Menampilkan halaman </w:t>
            </w:r>
            <w:r w:rsidRPr="00463A25">
              <w:rPr>
                <w:rFonts w:ascii="Times New Roman" w:hAnsi="Times New Roman" w:cs="Times New Roman"/>
                <w:i/>
              </w:rPr>
              <w:t>login</w:t>
            </w:r>
          </w:p>
        </w:tc>
        <w:tc>
          <w:tcPr>
            <w:tcW w:w="900" w:type="dxa"/>
            <w:vAlign w:val="center"/>
          </w:tcPr>
          <w:p w14:paraId="0D5FA278" w14:textId="77777777" w:rsidR="003D0392" w:rsidRPr="00463A25" w:rsidRDefault="003D0392" w:rsidP="00263855">
            <w:pPr>
              <w:pStyle w:val="ListParagraph"/>
              <w:spacing w:after="0" w:line="240" w:lineRule="auto"/>
              <w:ind w:left="0"/>
              <w:jc w:val="center"/>
              <w:rPr>
                <w:rFonts w:ascii="Times New Roman" w:hAnsi="Times New Roman" w:cs="Times New Roman"/>
              </w:rPr>
            </w:pPr>
            <w:r w:rsidRPr="00463A25">
              <w:rPr>
                <w:rFonts w:ascii="Times New Roman" w:hAnsi="Times New Roman" w:cs="Times New Roman"/>
              </w:rPr>
              <w:t>Sesuai</w:t>
            </w:r>
          </w:p>
        </w:tc>
      </w:tr>
    </w:tbl>
    <w:p w14:paraId="67EB82F6" w14:textId="7F63810F" w:rsidR="00A25AF5" w:rsidRDefault="00A25AF5" w:rsidP="00263855">
      <w:pPr>
        <w:pStyle w:val="Heading1"/>
        <w:numPr>
          <w:ilvl w:val="0"/>
          <w:numId w:val="0"/>
        </w:numPr>
        <w:spacing w:before="0" w:after="0" w:line="240" w:lineRule="auto"/>
        <w:ind w:left="720"/>
        <w:jc w:val="both"/>
        <w:rPr>
          <w:rFonts w:cs="Times New Roman"/>
          <w:sz w:val="20"/>
          <w:szCs w:val="20"/>
          <w:lang w:val="en-US"/>
        </w:rPr>
      </w:pPr>
    </w:p>
    <w:p w14:paraId="275B2499" w14:textId="5BF1C4BB" w:rsidR="00535003" w:rsidRDefault="00535003" w:rsidP="00BB4847">
      <w:pPr>
        <w:spacing w:before="29" w:line="240" w:lineRule="auto"/>
        <w:ind w:left="284" w:right="79" w:firstLine="436"/>
        <w:rPr>
          <w:sz w:val="20"/>
          <w:szCs w:val="20"/>
          <w:lang w:val="en-US"/>
        </w:rPr>
      </w:pPr>
      <w:r w:rsidRPr="00535003">
        <w:rPr>
          <w:sz w:val="20"/>
          <w:szCs w:val="20"/>
          <w:lang w:val="en-US"/>
        </w:rPr>
        <w:t xml:space="preserve">Pada  </w:t>
      </w:r>
      <w:r>
        <w:rPr>
          <w:sz w:val="20"/>
          <w:szCs w:val="20"/>
          <w:lang w:val="en-US"/>
        </w:rPr>
        <w:t>tabel</w:t>
      </w:r>
      <w:r w:rsidR="00BB4847">
        <w:rPr>
          <w:sz w:val="20"/>
          <w:szCs w:val="20"/>
          <w:lang w:val="en-US"/>
        </w:rPr>
        <w:t xml:space="preserve"> diatas dengan</w:t>
      </w:r>
      <w:r>
        <w:rPr>
          <w:sz w:val="20"/>
          <w:szCs w:val="20"/>
          <w:lang w:val="en-US"/>
        </w:rPr>
        <w:t xml:space="preserve"> pengujian menggunakan </w:t>
      </w:r>
      <w:r w:rsidR="00BB4847">
        <w:rPr>
          <w:sz w:val="20"/>
          <w:szCs w:val="20"/>
          <w:lang w:val="en-US"/>
        </w:rPr>
        <w:t xml:space="preserve">Black Box </w:t>
      </w:r>
      <w:r w:rsidRPr="00535003">
        <w:rPr>
          <w:sz w:val="20"/>
          <w:szCs w:val="20"/>
          <w:lang w:val="en-US"/>
        </w:rPr>
        <w:t xml:space="preserve">  diatas  terdapat  tampilan  layar  halaman </w:t>
      </w:r>
      <w:r w:rsidRPr="00BB4847">
        <w:rPr>
          <w:i/>
          <w:iCs/>
          <w:sz w:val="20"/>
          <w:szCs w:val="20"/>
          <w:lang w:val="en-US"/>
        </w:rPr>
        <w:t>dashboard</w:t>
      </w:r>
      <w:r w:rsidRPr="00535003">
        <w:rPr>
          <w:sz w:val="20"/>
          <w:szCs w:val="20"/>
          <w:lang w:val="en-US"/>
        </w:rPr>
        <w:t>, disini user memilih tombol naviga</w:t>
      </w:r>
      <w:r w:rsidR="00BB4847">
        <w:rPr>
          <w:sz w:val="20"/>
          <w:szCs w:val="20"/>
          <w:lang w:val="en-US"/>
        </w:rPr>
        <w:t>si</w:t>
      </w:r>
      <w:r w:rsidRPr="00535003">
        <w:rPr>
          <w:sz w:val="20"/>
          <w:szCs w:val="20"/>
          <w:lang w:val="en-US"/>
        </w:rPr>
        <w:t xml:space="preserve"> yang ada di sebelah kiri layar. Pilih anggota untuk masuk ke masuk kehalaman </w:t>
      </w:r>
      <w:r w:rsidRPr="00535003">
        <w:rPr>
          <w:sz w:val="20"/>
          <w:szCs w:val="20"/>
          <w:lang w:val="en-US"/>
        </w:rPr>
        <w:lastRenderedPageBreak/>
        <w:t xml:space="preserve">anggota, pilih kasir untuk masuk kehalaman kasir, pilih barang untuk masuk kehalaman barang. Tombol transaksi berguna untuk kasir melakukan transaksi dengan pelanggan disetiap proses transaksi. Laporan digunakan koordinator untuk mencetak dan menyimpan laporan. Dan yang terakhir adalah tombol </w:t>
      </w:r>
      <w:r w:rsidRPr="00BB4847">
        <w:rPr>
          <w:i/>
          <w:iCs/>
          <w:sz w:val="20"/>
          <w:szCs w:val="20"/>
          <w:lang w:val="en-US"/>
        </w:rPr>
        <w:t>Logout</w:t>
      </w:r>
      <w:r w:rsidRPr="00535003">
        <w:rPr>
          <w:sz w:val="20"/>
          <w:szCs w:val="20"/>
          <w:lang w:val="en-US"/>
        </w:rPr>
        <w:t xml:space="preserve">, tombol </w:t>
      </w:r>
      <w:r w:rsidRPr="00BB4847">
        <w:rPr>
          <w:i/>
          <w:iCs/>
          <w:sz w:val="20"/>
          <w:szCs w:val="20"/>
          <w:lang w:val="en-US"/>
        </w:rPr>
        <w:t>logout</w:t>
      </w:r>
      <w:r w:rsidRPr="00535003">
        <w:rPr>
          <w:sz w:val="20"/>
          <w:szCs w:val="20"/>
          <w:lang w:val="en-US"/>
        </w:rPr>
        <w:t xml:space="preserve"> digunakan untuk kembali menuju halaman </w:t>
      </w:r>
      <w:r w:rsidRPr="00BB4847">
        <w:rPr>
          <w:i/>
          <w:iCs/>
          <w:sz w:val="20"/>
          <w:szCs w:val="20"/>
          <w:lang w:val="en-US"/>
        </w:rPr>
        <w:t>login</w:t>
      </w:r>
      <w:r w:rsidRPr="00535003">
        <w:rPr>
          <w:sz w:val="20"/>
          <w:szCs w:val="20"/>
          <w:lang w:val="en-US"/>
        </w:rPr>
        <w:t>.</w:t>
      </w:r>
      <w:r w:rsidR="00BB4847">
        <w:rPr>
          <w:sz w:val="20"/>
          <w:szCs w:val="20"/>
          <w:lang w:val="en-US"/>
        </w:rPr>
        <w:t xml:space="preserve"> Hasil yang didapatkan dari scenario diatas secara fungsi adalah sesuai.</w:t>
      </w:r>
    </w:p>
    <w:p w14:paraId="65152D3F" w14:textId="77777777" w:rsidR="00BB4847" w:rsidRPr="00BB4847" w:rsidRDefault="00BB4847" w:rsidP="00BB4847">
      <w:pPr>
        <w:spacing w:before="29" w:line="240" w:lineRule="auto"/>
        <w:ind w:left="284" w:right="79" w:firstLine="436"/>
        <w:rPr>
          <w:sz w:val="20"/>
          <w:szCs w:val="20"/>
          <w:lang w:val="en-US"/>
        </w:rPr>
      </w:pPr>
    </w:p>
    <w:p w14:paraId="510C0F67" w14:textId="77777777" w:rsidR="00F74984" w:rsidRPr="00463A25" w:rsidRDefault="00F74984" w:rsidP="00D8249A">
      <w:pPr>
        <w:pStyle w:val="Heading1"/>
        <w:numPr>
          <w:ilvl w:val="0"/>
          <w:numId w:val="23"/>
        </w:numPr>
        <w:spacing w:before="0" w:after="0" w:line="240" w:lineRule="auto"/>
        <w:ind w:left="180" w:hanging="180"/>
        <w:rPr>
          <w:rFonts w:cs="Times New Roman"/>
          <w:sz w:val="20"/>
          <w:szCs w:val="20"/>
          <w:lang w:val="en-US"/>
        </w:rPr>
      </w:pPr>
      <w:r w:rsidRPr="00463A25">
        <w:rPr>
          <w:rFonts w:cs="Times New Roman"/>
          <w:sz w:val="20"/>
          <w:szCs w:val="20"/>
          <w:lang w:val="en-US"/>
        </w:rPr>
        <w:t>Kesimpulan</w:t>
      </w:r>
    </w:p>
    <w:p w14:paraId="56B7BBCE" w14:textId="77777777" w:rsidR="00A31F7D" w:rsidRPr="00463A25" w:rsidRDefault="00A31F7D" w:rsidP="00263855">
      <w:pPr>
        <w:spacing w:line="240" w:lineRule="auto"/>
        <w:ind w:firstLine="284"/>
        <w:rPr>
          <w:color w:val="000000"/>
          <w:sz w:val="20"/>
          <w:szCs w:val="20"/>
          <w:lang w:val="id-ID"/>
        </w:rPr>
      </w:pPr>
      <w:r w:rsidRPr="00463A25">
        <w:rPr>
          <w:color w:val="000000"/>
          <w:sz w:val="20"/>
          <w:szCs w:val="20"/>
          <w:lang w:val="id-ID"/>
        </w:rPr>
        <w:t xml:space="preserve">Berdasarkan </w:t>
      </w:r>
      <w:r w:rsidRPr="00463A25">
        <w:rPr>
          <w:color w:val="000000"/>
          <w:sz w:val="20"/>
          <w:szCs w:val="20"/>
        </w:rPr>
        <w:t>hasil penelitian dan pembahasan</w:t>
      </w:r>
      <w:r w:rsidRPr="00463A25">
        <w:rPr>
          <w:color w:val="000000"/>
          <w:sz w:val="20"/>
          <w:szCs w:val="20"/>
          <w:lang w:val="id-ID"/>
        </w:rPr>
        <w:t xml:space="preserve"> </w:t>
      </w:r>
      <w:r w:rsidRPr="00463A25">
        <w:rPr>
          <w:color w:val="000000"/>
          <w:sz w:val="20"/>
          <w:szCs w:val="20"/>
        </w:rPr>
        <w:t>yang telah dipaparkan sebelumnya, diperoleh beberapa kesimpulan antara lain</w:t>
      </w:r>
      <w:r w:rsidRPr="00463A25">
        <w:rPr>
          <w:color w:val="000000"/>
          <w:sz w:val="20"/>
          <w:szCs w:val="20"/>
          <w:lang w:val="id-ID"/>
        </w:rPr>
        <w:t>:</w:t>
      </w:r>
    </w:p>
    <w:p w14:paraId="61ACC26C" w14:textId="77777777" w:rsidR="00A31F7D" w:rsidRPr="00463A25" w:rsidRDefault="00A31F7D" w:rsidP="00263855">
      <w:pPr>
        <w:pStyle w:val="ListParagraph"/>
        <w:numPr>
          <w:ilvl w:val="3"/>
          <w:numId w:val="10"/>
        </w:numPr>
        <w:tabs>
          <w:tab w:val="left" w:pos="360"/>
          <w:tab w:val="left" w:pos="1440"/>
          <w:tab w:val="left" w:pos="2160"/>
          <w:tab w:val="left" w:pos="2880"/>
          <w:tab w:val="left" w:pos="3600"/>
          <w:tab w:val="left" w:pos="4320"/>
          <w:tab w:val="left" w:pos="5040"/>
          <w:tab w:val="left" w:pos="6015"/>
        </w:tabs>
        <w:spacing w:after="0" w:line="240" w:lineRule="auto"/>
        <w:jc w:val="both"/>
        <w:rPr>
          <w:rFonts w:ascii="Times New Roman" w:hAnsi="Times New Roman"/>
          <w:color w:val="000000"/>
          <w:lang w:val="id-ID"/>
        </w:rPr>
      </w:pPr>
      <w:r w:rsidRPr="00463A25">
        <w:rPr>
          <w:rFonts w:ascii="Times New Roman" w:hAnsi="Times New Roman"/>
          <w:color w:val="000000"/>
          <w:lang w:val="id-ID"/>
        </w:rPr>
        <w:t xml:space="preserve">Sistem yang ada di </w:t>
      </w:r>
      <w:r w:rsidR="00DA0134" w:rsidRPr="00463A25">
        <w:rPr>
          <w:rFonts w:ascii="Times New Roman" w:hAnsi="Times New Roman"/>
          <w:color w:val="000000"/>
          <w:lang w:val="en-US"/>
        </w:rPr>
        <w:t xml:space="preserve">KPRI RSCM </w:t>
      </w:r>
      <w:r w:rsidR="00DA0134" w:rsidRPr="00463A25">
        <w:rPr>
          <w:rFonts w:ascii="Times New Roman" w:hAnsi="Times New Roman"/>
          <w:color w:val="000000"/>
          <w:lang w:val="id-ID"/>
        </w:rPr>
        <w:t xml:space="preserve">masih menggunakan cara manual dengan menggunakan mesin </w:t>
      </w:r>
      <w:r w:rsidR="00DA0134" w:rsidRPr="00463A25">
        <w:rPr>
          <w:rFonts w:ascii="Times New Roman" w:hAnsi="Times New Roman"/>
          <w:i/>
          <w:color w:val="000000"/>
          <w:lang w:val="en-US"/>
        </w:rPr>
        <w:t>cash register</w:t>
      </w:r>
      <w:r w:rsidR="00DA0134" w:rsidRPr="00463A25">
        <w:rPr>
          <w:rFonts w:ascii="Times New Roman" w:hAnsi="Times New Roman"/>
          <w:color w:val="000000"/>
          <w:lang w:val="id-ID"/>
        </w:rPr>
        <w:t xml:space="preserve"> dis</w:t>
      </w:r>
      <w:r w:rsidRPr="00463A25">
        <w:rPr>
          <w:rFonts w:ascii="Times New Roman" w:hAnsi="Times New Roman"/>
          <w:color w:val="000000"/>
          <w:lang w:val="id-ID"/>
        </w:rPr>
        <w:t>etiap transaksi</w:t>
      </w:r>
      <w:r w:rsidR="00DA0134" w:rsidRPr="00463A25">
        <w:rPr>
          <w:rFonts w:ascii="Times New Roman" w:hAnsi="Times New Roman"/>
          <w:color w:val="000000"/>
          <w:lang w:val="en-US"/>
        </w:rPr>
        <w:t>nya.</w:t>
      </w:r>
      <w:r w:rsidRPr="00463A25">
        <w:rPr>
          <w:rFonts w:ascii="Times New Roman" w:hAnsi="Times New Roman"/>
          <w:color w:val="000000"/>
          <w:lang w:val="id-ID"/>
        </w:rPr>
        <w:t xml:space="preserve"> </w:t>
      </w:r>
      <w:bookmarkStart w:id="0" w:name="_Hlk45744535"/>
      <w:bookmarkStart w:id="1" w:name="_Hlk45744503"/>
      <w:r w:rsidR="00DA0134" w:rsidRPr="00463A25">
        <w:rPr>
          <w:rFonts w:ascii="Times New Roman" w:hAnsi="Times New Roman"/>
          <w:color w:val="000000"/>
          <w:lang w:val="en-US"/>
        </w:rPr>
        <w:t>Tentu saja dengan adanya sistem aplikasi kasir ini dapat membantu dalam proses transaksi dan pembuatan laporan.</w:t>
      </w:r>
    </w:p>
    <w:p w14:paraId="3BAB9B5A" w14:textId="77777777" w:rsidR="00A31F7D" w:rsidRPr="00463A25" w:rsidRDefault="00A31F7D" w:rsidP="00263855">
      <w:pPr>
        <w:pStyle w:val="ListParagraph"/>
        <w:numPr>
          <w:ilvl w:val="3"/>
          <w:numId w:val="10"/>
        </w:numPr>
        <w:tabs>
          <w:tab w:val="left" w:pos="360"/>
          <w:tab w:val="left" w:pos="1440"/>
          <w:tab w:val="left" w:pos="2160"/>
          <w:tab w:val="left" w:pos="2880"/>
          <w:tab w:val="left" w:pos="3600"/>
          <w:tab w:val="left" w:pos="4320"/>
          <w:tab w:val="left" w:pos="5040"/>
          <w:tab w:val="left" w:pos="6015"/>
        </w:tabs>
        <w:spacing w:after="0" w:line="240" w:lineRule="auto"/>
        <w:jc w:val="both"/>
        <w:rPr>
          <w:rFonts w:ascii="Times New Roman" w:hAnsi="Times New Roman"/>
          <w:color w:val="000000"/>
          <w:lang w:val="id-ID"/>
        </w:rPr>
      </w:pPr>
      <w:r w:rsidRPr="00463A25">
        <w:rPr>
          <w:rFonts w:ascii="Times New Roman" w:hAnsi="Times New Roman"/>
          <w:color w:val="000000"/>
          <w:lang w:val="id-ID"/>
        </w:rPr>
        <w:t xml:space="preserve">Sistem </w:t>
      </w:r>
      <w:bookmarkEnd w:id="0"/>
      <w:r w:rsidR="00DA0134" w:rsidRPr="00463A25">
        <w:rPr>
          <w:rFonts w:ascii="Times New Roman" w:hAnsi="Times New Roman"/>
          <w:color w:val="000000"/>
          <w:lang w:val="en-US"/>
        </w:rPr>
        <w:t>aplikasi kasir ini lebih efisien karena koordinator dapat mengetahui anggota yang melakukan transaksi di koperasi</w:t>
      </w:r>
      <w:r w:rsidRPr="00463A25">
        <w:rPr>
          <w:rFonts w:ascii="Times New Roman" w:hAnsi="Times New Roman"/>
          <w:color w:val="000000"/>
          <w:lang w:val="id-ID"/>
        </w:rPr>
        <w:t>.</w:t>
      </w:r>
      <w:bookmarkStart w:id="2" w:name="_Hlk45744582"/>
    </w:p>
    <w:p w14:paraId="417397AC" w14:textId="77777777" w:rsidR="00F74984" w:rsidRDefault="00DA0134" w:rsidP="00263855">
      <w:pPr>
        <w:pStyle w:val="ListParagraph"/>
        <w:numPr>
          <w:ilvl w:val="3"/>
          <w:numId w:val="10"/>
        </w:numPr>
        <w:tabs>
          <w:tab w:val="left" w:pos="360"/>
          <w:tab w:val="left" w:pos="1440"/>
          <w:tab w:val="left" w:pos="2160"/>
          <w:tab w:val="left" w:pos="2880"/>
          <w:tab w:val="left" w:pos="3600"/>
          <w:tab w:val="left" w:pos="4320"/>
          <w:tab w:val="left" w:pos="5040"/>
          <w:tab w:val="left" w:pos="6015"/>
        </w:tabs>
        <w:spacing w:after="0" w:line="240" w:lineRule="auto"/>
        <w:jc w:val="both"/>
        <w:rPr>
          <w:rFonts w:ascii="Times New Roman" w:hAnsi="Times New Roman"/>
          <w:color w:val="000000"/>
          <w:lang w:val="id-ID"/>
        </w:rPr>
      </w:pPr>
      <w:r w:rsidRPr="00463A25">
        <w:rPr>
          <w:rFonts w:ascii="Times New Roman" w:hAnsi="Times New Roman"/>
          <w:color w:val="000000"/>
          <w:lang w:val="en-US"/>
        </w:rPr>
        <w:t>Sistem aplikasi kasir ini memiliki level akses berdasarkan pengguna yaitu kasir dan koordinator</w:t>
      </w:r>
      <w:r w:rsidR="00A31F7D" w:rsidRPr="00463A25">
        <w:rPr>
          <w:rFonts w:ascii="Times New Roman" w:hAnsi="Times New Roman"/>
          <w:color w:val="000000"/>
          <w:lang w:val="id-ID"/>
        </w:rPr>
        <w:t>.</w:t>
      </w:r>
      <w:bookmarkEnd w:id="1"/>
      <w:bookmarkEnd w:id="2"/>
    </w:p>
    <w:p w14:paraId="0A8E825F" w14:textId="77777777" w:rsidR="006A47DB" w:rsidRDefault="006A47DB" w:rsidP="006A47DB">
      <w:pPr>
        <w:pStyle w:val="ListParagraph"/>
        <w:tabs>
          <w:tab w:val="left" w:pos="360"/>
          <w:tab w:val="left" w:pos="1440"/>
          <w:tab w:val="left" w:pos="2160"/>
          <w:tab w:val="left" w:pos="2880"/>
          <w:tab w:val="left" w:pos="3600"/>
          <w:tab w:val="left" w:pos="4320"/>
          <w:tab w:val="left" w:pos="5040"/>
          <w:tab w:val="left" w:pos="6015"/>
        </w:tabs>
        <w:spacing w:after="0" w:line="240" w:lineRule="auto"/>
        <w:ind w:left="360"/>
        <w:jc w:val="both"/>
        <w:rPr>
          <w:rFonts w:ascii="Times New Roman" w:hAnsi="Times New Roman"/>
          <w:color w:val="000000"/>
          <w:lang w:val="id-ID"/>
        </w:rPr>
      </w:pPr>
    </w:p>
    <w:p w14:paraId="182C24AC" w14:textId="77777777" w:rsidR="006A47DB" w:rsidRDefault="006A47DB" w:rsidP="00D8249A">
      <w:pPr>
        <w:pStyle w:val="Heading1"/>
        <w:numPr>
          <w:ilvl w:val="0"/>
          <w:numId w:val="23"/>
        </w:numPr>
        <w:spacing w:before="0" w:after="0" w:line="240" w:lineRule="auto"/>
        <w:ind w:left="360"/>
        <w:rPr>
          <w:sz w:val="20"/>
          <w:lang w:val="en-US"/>
        </w:rPr>
      </w:pPr>
      <w:r w:rsidRPr="006A47DB">
        <w:rPr>
          <w:sz w:val="20"/>
          <w:lang w:val="en-US"/>
        </w:rPr>
        <w:t>SARAN</w:t>
      </w:r>
    </w:p>
    <w:p w14:paraId="708789C3" w14:textId="77777777" w:rsidR="006A47DB" w:rsidRPr="006A47DB" w:rsidRDefault="006A47DB" w:rsidP="006A47DB">
      <w:pPr>
        <w:pStyle w:val="ListParagraph"/>
        <w:spacing w:line="240" w:lineRule="auto"/>
        <w:ind w:left="0" w:firstLine="284"/>
        <w:jc w:val="both"/>
        <w:rPr>
          <w:rFonts w:ascii="Times New Roman" w:hAnsi="Times New Roman"/>
          <w:szCs w:val="24"/>
        </w:rPr>
      </w:pPr>
      <w:r w:rsidRPr="006A47DB">
        <w:rPr>
          <w:rFonts w:ascii="Times New Roman" w:hAnsi="Times New Roman"/>
          <w:szCs w:val="28"/>
          <w:lang w:val="id-ID"/>
        </w:rPr>
        <w:t xml:space="preserve">Pada perancangan dan pembuatan sistem ini penulis menyadari masih terlalu banyak kekurangan yang masih bisa untuk disempurnakan, oleh karena itu </w:t>
      </w:r>
      <w:r w:rsidRPr="006A47DB">
        <w:rPr>
          <w:rFonts w:ascii="Times New Roman" w:hAnsi="Times New Roman"/>
          <w:szCs w:val="24"/>
          <w:lang w:val="id-ID"/>
        </w:rPr>
        <w:t xml:space="preserve">penulis berharap untuk memberikan saran yang </w:t>
      </w:r>
      <w:r w:rsidRPr="006A47DB">
        <w:rPr>
          <w:rFonts w:ascii="Times New Roman" w:hAnsi="Times New Roman"/>
          <w:szCs w:val="24"/>
        </w:rPr>
        <w:t xml:space="preserve">membangun untuk menyempurnakan sistem ini menjadi lebih baik sesuai dengan kebutuhan dan dapat digunakan sebagai bahan pertimbangan, diantaranya: </w:t>
      </w:r>
    </w:p>
    <w:p w14:paraId="1ABCEF49" w14:textId="77777777" w:rsidR="006A47DB" w:rsidRPr="006A47DB" w:rsidRDefault="006A47DB" w:rsidP="006A47DB">
      <w:pPr>
        <w:pStyle w:val="ListParagraph"/>
        <w:numPr>
          <w:ilvl w:val="0"/>
          <w:numId w:val="21"/>
        </w:numPr>
        <w:spacing w:after="160" w:line="240" w:lineRule="auto"/>
        <w:ind w:left="360"/>
        <w:jc w:val="both"/>
        <w:rPr>
          <w:rFonts w:ascii="Times New Roman" w:hAnsi="Times New Roman"/>
          <w:szCs w:val="28"/>
          <w:lang w:val="id-ID"/>
        </w:rPr>
      </w:pPr>
      <w:r w:rsidRPr="006A47DB">
        <w:rPr>
          <w:rFonts w:ascii="Times New Roman" w:hAnsi="Times New Roman"/>
          <w:szCs w:val="28"/>
          <w:lang w:val="id-ID"/>
        </w:rPr>
        <w:t xml:space="preserve">Sebelumnya sistem ini menggunakan </w:t>
      </w:r>
      <w:r w:rsidRPr="006A47DB">
        <w:rPr>
          <w:rFonts w:ascii="Times New Roman" w:hAnsi="Times New Roman"/>
          <w:i/>
          <w:szCs w:val="28"/>
          <w:lang w:val="id-ID"/>
        </w:rPr>
        <w:t>database</w:t>
      </w:r>
      <w:r w:rsidRPr="006A47DB">
        <w:rPr>
          <w:rFonts w:ascii="Times New Roman" w:hAnsi="Times New Roman"/>
          <w:szCs w:val="28"/>
          <w:lang w:val="id-ID"/>
        </w:rPr>
        <w:t xml:space="preserve"> MySQL</w:t>
      </w:r>
      <w:r w:rsidRPr="006A47DB">
        <w:rPr>
          <w:rFonts w:ascii="Times New Roman" w:hAnsi="Times New Roman"/>
          <w:szCs w:val="28"/>
        </w:rPr>
        <w:t>.</w:t>
      </w:r>
      <w:r w:rsidRPr="006A47DB">
        <w:rPr>
          <w:rFonts w:ascii="Times New Roman" w:hAnsi="Times New Roman"/>
          <w:szCs w:val="28"/>
          <w:lang w:val="id-ID"/>
        </w:rPr>
        <w:t xml:space="preserve"> </w:t>
      </w:r>
      <w:r w:rsidRPr="006A47DB">
        <w:rPr>
          <w:rFonts w:ascii="Times New Roman" w:hAnsi="Times New Roman"/>
          <w:szCs w:val="28"/>
        </w:rPr>
        <w:t>Untuk menjalankan MySQL, diperlukan aplikasi XAMPP sebagai server yang berdiri sendiri (</w:t>
      </w:r>
      <w:r w:rsidRPr="006A47DB">
        <w:rPr>
          <w:rFonts w:ascii="Times New Roman" w:hAnsi="Times New Roman"/>
          <w:i/>
          <w:szCs w:val="28"/>
        </w:rPr>
        <w:t>localhost</w:t>
      </w:r>
      <w:r w:rsidRPr="006A47DB">
        <w:rPr>
          <w:rFonts w:ascii="Times New Roman" w:hAnsi="Times New Roman"/>
          <w:szCs w:val="28"/>
        </w:rPr>
        <w:t xml:space="preserve">). Untuk pengembangan aplikasi ini selanjutnya disarankan menggunakan aplikasi </w:t>
      </w:r>
      <w:r w:rsidRPr="006A47DB">
        <w:rPr>
          <w:rFonts w:ascii="Times New Roman" w:hAnsi="Times New Roman"/>
          <w:i/>
          <w:iCs/>
          <w:szCs w:val="28"/>
        </w:rPr>
        <w:t>SQL server</w:t>
      </w:r>
      <w:r w:rsidRPr="006A47DB">
        <w:rPr>
          <w:rFonts w:ascii="Times New Roman" w:hAnsi="Times New Roman"/>
          <w:szCs w:val="28"/>
        </w:rPr>
        <w:t xml:space="preserve"> dikarenakan pengendalian database yang terpusat dan juga mudah digunakan oleh </w:t>
      </w:r>
      <w:r w:rsidRPr="006A47DB">
        <w:rPr>
          <w:rFonts w:ascii="Times New Roman" w:hAnsi="Times New Roman"/>
          <w:i/>
          <w:iCs/>
          <w:szCs w:val="28"/>
        </w:rPr>
        <w:t xml:space="preserve">client </w:t>
      </w:r>
      <w:r w:rsidRPr="006A47DB">
        <w:rPr>
          <w:rFonts w:ascii="Times New Roman" w:hAnsi="Times New Roman"/>
          <w:szCs w:val="28"/>
        </w:rPr>
        <w:t xml:space="preserve">dan </w:t>
      </w:r>
      <w:r w:rsidRPr="006A47DB">
        <w:rPr>
          <w:rFonts w:ascii="Times New Roman" w:hAnsi="Times New Roman"/>
          <w:i/>
          <w:iCs/>
          <w:szCs w:val="28"/>
        </w:rPr>
        <w:t>user</w:t>
      </w:r>
      <w:r w:rsidRPr="006A47DB">
        <w:rPr>
          <w:rFonts w:ascii="Times New Roman" w:hAnsi="Times New Roman"/>
          <w:szCs w:val="28"/>
          <w:lang w:val="id-ID"/>
        </w:rPr>
        <w:t>.</w:t>
      </w:r>
    </w:p>
    <w:p w14:paraId="5D34774B" w14:textId="77777777" w:rsidR="006A47DB" w:rsidRPr="006A47DB" w:rsidRDefault="006A47DB" w:rsidP="006A47DB">
      <w:pPr>
        <w:pStyle w:val="ListParagraph"/>
        <w:numPr>
          <w:ilvl w:val="0"/>
          <w:numId w:val="21"/>
        </w:numPr>
        <w:spacing w:after="160" w:line="240" w:lineRule="auto"/>
        <w:ind w:left="360"/>
        <w:jc w:val="both"/>
        <w:rPr>
          <w:rFonts w:ascii="Times New Roman" w:hAnsi="Times New Roman"/>
          <w:szCs w:val="28"/>
          <w:lang w:val="id-ID"/>
        </w:rPr>
      </w:pPr>
      <w:r w:rsidRPr="006A47DB">
        <w:rPr>
          <w:rFonts w:ascii="Times New Roman" w:hAnsi="Times New Roman"/>
          <w:szCs w:val="28"/>
        </w:rPr>
        <w:t xml:space="preserve">Sistem transaksi hanya </w:t>
      </w:r>
      <w:r w:rsidRPr="006A47DB">
        <w:rPr>
          <w:rFonts w:ascii="Times New Roman" w:hAnsi="Times New Roman"/>
          <w:szCs w:val="28"/>
          <w:lang w:val="id-ID"/>
        </w:rPr>
        <w:t>dapat digunakan</w:t>
      </w:r>
      <w:r w:rsidRPr="006A47DB">
        <w:rPr>
          <w:rFonts w:ascii="Times New Roman" w:hAnsi="Times New Roman"/>
          <w:szCs w:val="28"/>
        </w:rPr>
        <w:t xml:space="preserve"> pada </w:t>
      </w:r>
      <w:r w:rsidRPr="006A47DB">
        <w:rPr>
          <w:rFonts w:ascii="Times New Roman" w:hAnsi="Times New Roman"/>
          <w:i/>
          <w:szCs w:val="28"/>
        </w:rPr>
        <w:t xml:space="preserve">software </w:t>
      </w:r>
      <w:r w:rsidRPr="006A47DB">
        <w:rPr>
          <w:rFonts w:ascii="Times New Roman" w:hAnsi="Times New Roman"/>
          <w:i/>
          <w:szCs w:val="28"/>
          <w:lang w:val="id-ID"/>
        </w:rPr>
        <w:t>Java</w:t>
      </w:r>
      <w:r w:rsidRPr="006A47DB">
        <w:rPr>
          <w:rFonts w:ascii="Times New Roman" w:hAnsi="Times New Roman"/>
          <w:szCs w:val="28"/>
          <w:lang w:val="id-ID"/>
        </w:rPr>
        <w:t xml:space="preserve"> </w:t>
      </w:r>
      <w:r w:rsidRPr="006A47DB">
        <w:rPr>
          <w:rFonts w:ascii="Times New Roman" w:hAnsi="Times New Roman"/>
          <w:szCs w:val="28"/>
        </w:rPr>
        <w:t xml:space="preserve"> </w:t>
      </w:r>
      <w:r w:rsidRPr="006A47DB">
        <w:rPr>
          <w:rFonts w:ascii="Times New Roman" w:hAnsi="Times New Roman"/>
          <w:szCs w:val="28"/>
          <w:lang w:val="id-ID"/>
        </w:rPr>
        <w:t>(</w:t>
      </w:r>
      <w:r w:rsidRPr="006A47DB">
        <w:rPr>
          <w:rFonts w:ascii="Times New Roman" w:hAnsi="Times New Roman"/>
          <w:i/>
          <w:szCs w:val="28"/>
        </w:rPr>
        <w:t>Netbeans</w:t>
      </w:r>
      <w:r w:rsidRPr="006A47DB">
        <w:rPr>
          <w:rFonts w:ascii="Times New Roman" w:hAnsi="Times New Roman"/>
          <w:szCs w:val="28"/>
          <w:lang w:val="id-ID"/>
        </w:rPr>
        <w:t>)</w:t>
      </w:r>
      <w:r w:rsidRPr="006A47DB">
        <w:rPr>
          <w:rFonts w:ascii="Times New Roman" w:hAnsi="Times New Roman"/>
          <w:szCs w:val="28"/>
        </w:rPr>
        <w:t>, untuk kedapannya diharapkan aplikasi ini dapat berjalan dengan online sehinggan dapat di kontrol oleh koordinator dari jauh apabila berhalangan hadir dan ada data yang dibutuhkan dapat dengan mudah melihat dan mencetak laporan yang ingin ditampilkan.</w:t>
      </w:r>
    </w:p>
    <w:p w14:paraId="40D165CB" w14:textId="77777777" w:rsidR="006A47DB" w:rsidRPr="006A47DB" w:rsidRDefault="006A47DB" w:rsidP="006A47DB">
      <w:pPr>
        <w:pStyle w:val="ListParagraph"/>
        <w:numPr>
          <w:ilvl w:val="0"/>
          <w:numId w:val="21"/>
        </w:numPr>
        <w:spacing w:after="0" w:line="240" w:lineRule="auto"/>
        <w:ind w:left="360"/>
        <w:rPr>
          <w:rFonts w:ascii="Times New Roman" w:hAnsi="Times New Roman"/>
          <w:sz w:val="16"/>
          <w:lang w:val="en-US"/>
        </w:rPr>
      </w:pPr>
      <w:r w:rsidRPr="006A47DB">
        <w:rPr>
          <w:rFonts w:ascii="Times New Roman" w:hAnsi="Times New Roman"/>
          <w:szCs w:val="28"/>
        </w:rPr>
        <w:t xml:space="preserve">Untuk saat ini sistem aplikasi ini hanya dapat dioperasikan melalui kompuer atau </w:t>
      </w:r>
      <w:r w:rsidRPr="006A47DB">
        <w:rPr>
          <w:rFonts w:ascii="Times New Roman" w:hAnsi="Times New Roman"/>
          <w:i/>
          <w:szCs w:val="28"/>
        </w:rPr>
        <w:t>desktop</w:t>
      </w:r>
      <w:r w:rsidRPr="006A47DB">
        <w:rPr>
          <w:rFonts w:ascii="Times New Roman" w:hAnsi="Times New Roman"/>
          <w:szCs w:val="28"/>
        </w:rPr>
        <w:t xml:space="preserve">. Diharapkan untuk kedepannya dapat dikembangkan menjadi aplikasi </w:t>
      </w:r>
      <w:r w:rsidRPr="006A47DB">
        <w:rPr>
          <w:rFonts w:ascii="Times New Roman" w:hAnsi="Times New Roman"/>
          <w:i/>
          <w:szCs w:val="28"/>
        </w:rPr>
        <w:t>mobile</w:t>
      </w:r>
      <w:r w:rsidRPr="006A47DB">
        <w:rPr>
          <w:rFonts w:ascii="Times New Roman" w:hAnsi="Times New Roman"/>
          <w:szCs w:val="28"/>
        </w:rPr>
        <w:t xml:space="preserve">, menggunakan software </w:t>
      </w:r>
      <w:r w:rsidRPr="006A47DB">
        <w:rPr>
          <w:rFonts w:ascii="Times New Roman" w:hAnsi="Times New Roman"/>
          <w:i/>
          <w:szCs w:val="28"/>
        </w:rPr>
        <w:t xml:space="preserve">android studio </w:t>
      </w:r>
      <w:r w:rsidRPr="006A47DB">
        <w:rPr>
          <w:rFonts w:ascii="Times New Roman" w:hAnsi="Times New Roman"/>
          <w:szCs w:val="28"/>
        </w:rPr>
        <w:t xml:space="preserve">agar bisa dioperasikan melalu </w:t>
      </w:r>
      <w:r w:rsidRPr="006A47DB">
        <w:rPr>
          <w:rFonts w:ascii="Times New Roman" w:hAnsi="Times New Roman"/>
          <w:i/>
          <w:szCs w:val="28"/>
        </w:rPr>
        <w:t>tab.</w:t>
      </w:r>
    </w:p>
    <w:p w14:paraId="3C3AE5A7" w14:textId="77777777" w:rsidR="006A47DB" w:rsidRPr="006A47DB" w:rsidRDefault="006A47DB" w:rsidP="00D8249A">
      <w:pPr>
        <w:pStyle w:val="ListParagraph"/>
        <w:spacing w:after="0" w:line="240" w:lineRule="auto"/>
        <w:ind w:left="360"/>
        <w:jc w:val="center"/>
        <w:rPr>
          <w:rFonts w:ascii="Times New Roman" w:hAnsi="Times New Roman"/>
          <w:sz w:val="16"/>
          <w:lang w:val="en-US"/>
        </w:rPr>
      </w:pPr>
    </w:p>
    <w:p w14:paraId="3A890764" w14:textId="77777777" w:rsidR="00F74984" w:rsidRPr="006A47DB" w:rsidRDefault="005956B4" w:rsidP="00D8249A">
      <w:pPr>
        <w:pStyle w:val="Heading1"/>
        <w:numPr>
          <w:ilvl w:val="0"/>
          <w:numId w:val="23"/>
        </w:numPr>
        <w:spacing w:before="0" w:after="0" w:line="240" w:lineRule="auto"/>
        <w:ind w:left="360"/>
        <w:rPr>
          <w:sz w:val="20"/>
          <w:lang w:val="id-ID"/>
        </w:rPr>
      </w:pPr>
      <w:r w:rsidRPr="006A47DB">
        <w:rPr>
          <w:sz w:val="20"/>
          <w:lang w:val="id-ID"/>
        </w:rPr>
        <w:t>DAFTAR PUSTAKA</w:t>
      </w:r>
    </w:p>
    <w:p w14:paraId="35ED6B5C" w14:textId="0C0D0972" w:rsidR="000507E1" w:rsidRDefault="000507E1" w:rsidP="000507E1">
      <w:pPr>
        <w:spacing w:line="240" w:lineRule="auto"/>
        <w:ind w:left="540" w:hanging="540"/>
        <w:rPr>
          <w:sz w:val="20"/>
          <w:shd w:val="clear" w:color="auto" w:fill="FFFFFF"/>
        </w:rPr>
      </w:pPr>
      <w:r w:rsidRPr="000507E1">
        <w:rPr>
          <w:sz w:val="20"/>
          <w:shd w:val="clear" w:color="auto" w:fill="FFFFFF"/>
        </w:rPr>
        <w:t xml:space="preserve">Amisyah, N,. Fauzi, A. (2018) Sistem Aplikasi Penghitungan Laba Koperasi Syariah di Indonesia Berbasis Java. Depok. </w:t>
      </w:r>
    </w:p>
    <w:p w14:paraId="6B3018E7" w14:textId="46E426F5" w:rsidR="00535003" w:rsidRDefault="00535003" w:rsidP="00535003">
      <w:pPr>
        <w:spacing w:line="240" w:lineRule="auto"/>
        <w:ind w:left="567" w:right="79" w:hanging="567"/>
        <w:rPr>
          <w:sz w:val="20"/>
          <w:shd w:val="clear" w:color="auto" w:fill="FFFFFF"/>
        </w:rPr>
      </w:pPr>
      <w:r w:rsidRPr="00535003">
        <w:rPr>
          <w:sz w:val="20"/>
          <w:shd w:val="clear" w:color="auto" w:fill="FFFFFF"/>
        </w:rPr>
        <w:t xml:space="preserve">Ansori,  (2020).  Pengertian  USeCase  Diagram:  Tujuan,  Fungsi,  Simbol  dan Contohnya.     </w:t>
      </w:r>
      <w:hyperlink r:id="rId29">
        <w:r w:rsidRPr="00535003">
          <w:rPr>
            <w:sz w:val="20"/>
            <w:shd w:val="clear" w:color="auto" w:fill="FFFFFF"/>
          </w:rPr>
          <w:t>https://www.ansoriweb.com/2020/03/pengertian-use-case-</w:t>
        </w:r>
      </w:hyperlink>
      <w:hyperlink r:id="rId30">
        <w:r w:rsidRPr="00535003">
          <w:rPr>
            <w:sz w:val="20"/>
            <w:shd w:val="clear" w:color="auto" w:fill="FFFFFF"/>
          </w:rPr>
          <w:t xml:space="preserve"> diagram.html  diaks</w:t>
        </w:r>
      </w:hyperlink>
      <w:r w:rsidRPr="00535003">
        <w:rPr>
          <w:sz w:val="20"/>
          <w:shd w:val="clear" w:color="auto" w:fill="FFFFFF"/>
        </w:rPr>
        <w:t>es pada tanggal 16 Agustus 2020</w:t>
      </w:r>
    </w:p>
    <w:p w14:paraId="703C6EB4" w14:textId="77777777" w:rsidR="00DA5A8E" w:rsidRPr="00DA5A8E" w:rsidRDefault="00DA5A8E" w:rsidP="00DA5A8E">
      <w:pPr>
        <w:spacing w:line="240" w:lineRule="auto"/>
        <w:ind w:left="540" w:hanging="540"/>
        <w:rPr>
          <w:sz w:val="16"/>
          <w:shd w:val="clear" w:color="auto" w:fill="FFFFFF"/>
        </w:rPr>
      </w:pPr>
      <w:r w:rsidRPr="00DA5A8E">
        <w:rPr>
          <w:sz w:val="20"/>
          <w:shd w:val="clear" w:color="auto" w:fill="FFFFFF"/>
        </w:rPr>
        <w:t>Apriliah, W., Subekti, N., &amp; Haryati, T. (2019). Penerapan Model Waterfall Dalam Perancangan Aplikasi Sistem Informasi Simpan Pinjam Pada Koperasi PT. CHIYODA INTEGRE INDONESIA KARAWANG. </w:t>
      </w:r>
      <w:r w:rsidRPr="00DA5A8E">
        <w:rPr>
          <w:i/>
          <w:iCs/>
          <w:sz w:val="20"/>
          <w:shd w:val="clear" w:color="auto" w:fill="FFFFFF"/>
        </w:rPr>
        <w:t>Jurnal Interkom: Jurnal Publikasi Ilmiah Bidang Teknologi Informasi dan Komunikasi</w:t>
      </w:r>
      <w:r w:rsidRPr="00DA5A8E">
        <w:rPr>
          <w:sz w:val="20"/>
          <w:shd w:val="clear" w:color="auto" w:fill="FFFFFF"/>
        </w:rPr>
        <w:t>, </w:t>
      </w:r>
      <w:r w:rsidRPr="00DA5A8E">
        <w:rPr>
          <w:i/>
          <w:iCs/>
          <w:sz w:val="20"/>
          <w:shd w:val="clear" w:color="auto" w:fill="FFFFFF"/>
        </w:rPr>
        <w:t>14</w:t>
      </w:r>
      <w:r w:rsidRPr="00DA5A8E">
        <w:rPr>
          <w:sz w:val="20"/>
          <w:shd w:val="clear" w:color="auto" w:fill="FFFFFF"/>
        </w:rPr>
        <w:t>(2), 34-42.</w:t>
      </w:r>
    </w:p>
    <w:p w14:paraId="596FD7C4" w14:textId="043CD1B5" w:rsidR="00586377" w:rsidRPr="003416BD" w:rsidRDefault="00586377" w:rsidP="000507E1">
      <w:pPr>
        <w:widowControl w:val="0"/>
        <w:autoSpaceDE w:val="0"/>
        <w:autoSpaceDN w:val="0"/>
        <w:adjustRightInd w:val="0"/>
        <w:spacing w:line="240" w:lineRule="auto"/>
        <w:ind w:left="540" w:hanging="540"/>
        <w:rPr>
          <w:sz w:val="20"/>
          <w:shd w:val="clear" w:color="auto" w:fill="FFFFFF"/>
        </w:rPr>
      </w:pPr>
      <w:r w:rsidRPr="003416BD">
        <w:rPr>
          <w:sz w:val="20"/>
          <w:shd w:val="clear" w:color="auto" w:fill="FFFFFF"/>
        </w:rPr>
        <w:fldChar w:fldCharType="begin" w:fldLock="1"/>
      </w:r>
      <w:r w:rsidRPr="003416BD">
        <w:rPr>
          <w:sz w:val="20"/>
          <w:shd w:val="clear" w:color="auto" w:fill="FFFFFF"/>
        </w:rPr>
        <w:instrText xml:space="preserve">ADDIN Mendeley Bibliography CSL_BIBLIOGRAPHY </w:instrText>
      </w:r>
      <w:r w:rsidRPr="003416BD">
        <w:rPr>
          <w:sz w:val="20"/>
          <w:shd w:val="clear" w:color="auto" w:fill="FFFFFF"/>
        </w:rPr>
        <w:fldChar w:fldCharType="separate"/>
      </w:r>
      <w:r w:rsidRPr="003416BD">
        <w:rPr>
          <w:sz w:val="20"/>
          <w:shd w:val="clear" w:color="auto" w:fill="FFFFFF"/>
        </w:rPr>
        <w:t>J. S. Albi Anggito, Metodologi Penelitian Kualitatif. Sukabumi: CV Jejak, 2018.</w:t>
      </w:r>
    </w:p>
    <w:p w14:paraId="2C45C686" w14:textId="24DDA5C2" w:rsidR="003416BD" w:rsidRPr="003416BD" w:rsidRDefault="003416BD" w:rsidP="000507E1">
      <w:pPr>
        <w:widowControl w:val="0"/>
        <w:autoSpaceDE w:val="0"/>
        <w:autoSpaceDN w:val="0"/>
        <w:adjustRightInd w:val="0"/>
        <w:spacing w:line="240" w:lineRule="auto"/>
        <w:ind w:left="540" w:hanging="540"/>
        <w:rPr>
          <w:sz w:val="20"/>
          <w:shd w:val="clear" w:color="auto" w:fill="FFFFFF"/>
        </w:rPr>
      </w:pPr>
      <w:r w:rsidRPr="003416BD">
        <w:rPr>
          <w:sz w:val="20"/>
          <w:shd w:val="clear" w:color="auto" w:fill="FFFFFF"/>
        </w:rPr>
        <w:t>Krismiaji. (2010). Sistem Informasi Akuntansi edisi ketiga. Yogyakarta: Unit Penerbit dan Percetakan Sekolah Tinggi Ilmu YKPN</w:t>
      </w:r>
    </w:p>
    <w:p w14:paraId="32B55518" w14:textId="77777777" w:rsidR="00586377" w:rsidRPr="003416BD" w:rsidRDefault="00586377" w:rsidP="00263855">
      <w:pPr>
        <w:widowControl w:val="0"/>
        <w:autoSpaceDE w:val="0"/>
        <w:autoSpaceDN w:val="0"/>
        <w:adjustRightInd w:val="0"/>
        <w:spacing w:line="240" w:lineRule="auto"/>
        <w:ind w:left="640" w:hanging="640"/>
        <w:rPr>
          <w:sz w:val="20"/>
          <w:shd w:val="clear" w:color="auto" w:fill="FFFFFF"/>
        </w:rPr>
      </w:pPr>
      <w:r w:rsidRPr="003416BD">
        <w:rPr>
          <w:sz w:val="20"/>
          <w:shd w:val="clear" w:color="auto" w:fill="FFFFFF"/>
        </w:rPr>
        <w:t>Roger s Pressman, Rekayasa Perangkat Lunak: Pendekatan Praktisi Buku I</w:t>
      </w:r>
      <w:r w:rsidR="009964DD" w:rsidRPr="003416BD">
        <w:rPr>
          <w:sz w:val="20"/>
          <w:shd w:val="clear" w:color="auto" w:fill="FFFFFF"/>
        </w:rPr>
        <w:t>. yogyakarta: ANDI, 2016</w:t>
      </w:r>
      <w:r w:rsidRPr="003416BD">
        <w:rPr>
          <w:sz w:val="20"/>
          <w:shd w:val="clear" w:color="auto" w:fill="FFFFFF"/>
        </w:rPr>
        <w:t>.</w:t>
      </w:r>
    </w:p>
    <w:p w14:paraId="718E39DB" w14:textId="4BA7D404" w:rsidR="00DA5A8E" w:rsidRDefault="00586377" w:rsidP="00DA5A8E">
      <w:pPr>
        <w:widowControl w:val="0"/>
        <w:autoSpaceDE w:val="0"/>
        <w:autoSpaceDN w:val="0"/>
        <w:adjustRightInd w:val="0"/>
        <w:spacing w:line="240" w:lineRule="auto"/>
        <w:ind w:left="540" w:hanging="540"/>
        <w:rPr>
          <w:noProof/>
          <w:sz w:val="20"/>
          <w:szCs w:val="20"/>
        </w:rPr>
      </w:pPr>
      <w:r w:rsidRPr="003416BD">
        <w:rPr>
          <w:sz w:val="20"/>
          <w:shd w:val="clear" w:color="auto" w:fill="FFFFFF"/>
        </w:rPr>
        <w:fldChar w:fldCharType="end"/>
      </w:r>
      <w:r w:rsidR="00DA5A8E" w:rsidRPr="003416BD">
        <w:rPr>
          <w:sz w:val="20"/>
          <w:shd w:val="clear" w:color="auto" w:fill="FFFFFF"/>
        </w:rPr>
        <w:t>Rolly Maulana Awangga, Pengantar Sistem Informasi Geografis. Bandung: Kreatif Industri Nusantara, 20</w:t>
      </w:r>
      <w:r w:rsidR="00DA5A8E" w:rsidRPr="009964DD">
        <w:rPr>
          <w:noProof/>
          <w:sz w:val="20"/>
          <w:szCs w:val="20"/>
        </w:rPr>
        <w:t>19.</w:t>
      </w:r>
    </w:p>
    <w:p w14:paraId="007D7D4A" w14:textId="3071DDFF" w:rsidR="007C3CCD" w:rsidRPr="009964DD" w:rsidRDefault="007C3CCD" w:rsidP="007C3CCD">
      <w:pPr>
        <w:spacing w:line="275" w:lineRule="auto"/>
        <w:ind w:left="1308" w:right="77" w:hanging="1308"/>
        <w:rPr>
          <w:noProof/>
          <w:sz w:val="20"/>
          <w:szCs w:val="20"/>
        </w:rPr>
      </w:pPr>
      <w:r w:rsidRPr="007C3CCD">
        <w:rPr>
          <w:noProof/>
          <w:sz w:val="20"/>
          <w:szCs w:val="20"/>
        </w:rPr>
        <w:t>Susanto, A. M. A. (2013). Jelaskan definisi Sistem Informasi Akuntansi menurut 3 para ahli!. Makassar. Nasmedia</w:t>
      </w:r>
    </w:p>
    <w:p w14:paraId="784E72FA" w14:textId="77777777" w:rsidR="002D3399" w:rsidRPr="00463A25" w:rsidRDefault="00DA5A8E" w:rsidP="00DA5A8E">
      <w:pPr>
        <w:spacing w:line="240" w:lineRule="auto"/>
        <w:ind w:left="540" w:hanging="540"/>
        <w:rPr>
          <w:b/>
          <w:sz w:val="20"/>
          <w:szCs w:val="20"/>
          <w:lang w:val="id-ID"/>
        </w:rPr>
      </w:pPr>
      <w:r w:rsidRPr="00DA5A8E">
        <w:rPr>
          <w:sz w:val="20"/>
          <w:shd w:val="clear" w:color="auto" w:fill="FFFFFF"/>
        </w:rPr>
        <w:t>Wardalia, D. (2020). Sistem Aplikasi Pinjaman Modal Untuk Perkembangan UMKM Berbasis Java. Jakarta. Wardalia.</w:t>
      </w:r>
    </w:p>
    <w:sectPr w:rsidR="002D3399" w:rsidRPr="00463A25" w:rsidSect="00BC5EF3">
      <w:type w:val="continuous"/>
      <w:pgSz w:w="11900" w:h="16840" w:code="9"/>
      <w:pgMar w:top="1701" w:right="851" w:bottom="1701" w:left="1134" w:header="360"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3CA5E6" w14:textId="77777777" w:rsidR="00DE794C" w:rsidRDefault="00DE794C" w:rsidP="00352D26">
      <w:pPr>
        <w:spacing w:line="240" w:lineRule="auto"/>
      </w:pPr>
      <w:r>
        <w:separator/>
      </w:r>
    </w:p>
  </w:endnote>
  <w:endnote w:type="continuationSeparator" w:id="0">
    <w:p w14:paraId="05E3414E" w14:textId="77777777" w:rsidR="00DE794C" w:rsidRDefault="00DE794C" w:rsidP="00352D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E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85ADC7" w14:textId="77777777" w:rsidR="00BC5EF3" w:rsidRDefault="00BC5EF3" w:rsidP="00DB33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22685FAC" w14:textId="77777777" w:rsidR="00BC5EF3" w:rsidRDefault="00BC5EF3" w:rsidP="00944FF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65D3D" w14:textId="77777777" w:rsidR="00BC5EF3" w:rsidRDefault="00BC5EF3" w:rsidP="00DB33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8249A">
      <w:rPr>
        <w:rStyle w:val="PageNumber"/>
        <w:noProof/>
      </w:rPr>
      <w:t>10</w:t>
    </w:r>
    <w:r>
      <w:rPr>
        <w:rStyle w:val="PageNumber"/>
      </w:rPr>
      <w:fldChar w:fldCharType="end"/>
    </w:r>
  </w:p>
  <w:p w14:paraId="0C33BFE2" w14:textId="77777777" w:rsidR="00BC5EF3" w:rsidRDefault="00BC5EF3" w:rsidP="00944FF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58043" w14:textId="77777777" w:rsidR="00BC5EF3" w:rsidRDefault="00BC5EF3" w:rsidP="00DB33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8249A">
      <w:rPr>
        <w:rStyle w:val="PageNumber"/>
        <w:noProof/>
      </w:rPr>
      <w:t>1</w:t>
    </w:r>
    <w:r>
      <w:rPr>
        <w:rStyle w:val="PageNumber"/>
      </w:rPr>
      <w:fldChar w:fldCharType="end"/>
    </w:r>
  </w:p>
  <w:p w14:paraId="52565B56" w14:textId="77777777" w:rsidR="00BC5EF3" w:rsidRPr="00EF53D1" w:rsidRDefault="00BC5EF3" w:rsidP="00EF53D1">
    <w:pPr>
      <w:pStyle w:val="Header"/>
      <w:spacing w:line="240" w:lineRule="auto"/>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4B8D3B" w14:textId="77777777" w:rsidR="00DE794C" w:rsidRDefault="00DE794C" w:rsidP="00352D26">
      <w:pPr>
        <w:spacing w:line="240" w:lineRule="auto"/>
      </w:pPr>
      <w:r>
        <w:separator/>
      </w:r>
    </w:p>
  </w:footnote>
  <w:footnote w:type="continuationSeparator" w:id="0">
    <w:p w14:paraId="7A44E122" w14:textId="77777777" w:rsidR="00DE794C" w:rsidRDefault="00DE794C" w:rsidP="00352D2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D6783"/>
    <w:multiLevelType w:val="hybridMultilevel"/>
    <w:tmpl w:val="F61298C0"/>
    <w:lvl w:ilvl="0" w:tplc="D61A59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CD67BE"/>
    <w:multiLevelType w:val="hybridMultilevel"/>
    <w:tmpl w:val="8CDC6B0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B5553"/>
    <w:multiLevelType w:val="hybridMultilevel"/>
    <w:tmpl w:val="130C1B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AC7BFE"/>
    <w:multiLevelType w:val="hybridMultilevel"/>
    <w:tmpl w:val="0E064728"/>
    <w:lvl w:ilvl="0" w:tplc="1B805AA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D05A41"/>
    <w:multiLevelType w:val="hybridMultilevel"/>
    <w:tmpl w:val="26528A84"/>
    <w:lvl w:ilvl="0" w:tplc="9C9A6292">
      <w:start w:val="1"/>
      <w:numFmt w:val="decimal"/>
      <w:lvlText w:val="%1."/>
      <w:lvlJc w:val="left"/>
      <w:pPr>
        <w:ind w:left="720" w:hanging="360"/>
      </w:pPr>
      <w:rPr>
        <w:rFonts w:ascii="Calibri" w:hAnsi="Calibri" w:hint="default"/>
        <w:b w:val="0"/>
      </w:rPr>
    </w:lvl>
    <w:lvl w:ilvl="1" w:tplc="04090019">
      <w:start w:val="1"/>
      <w:numFmt w:val="lowerLetter"/>
      <w:lvlText w:val="%2."/>
      <w:lvlJc w:val="left"/>
      <w:pPr>
        <w:ind w:left="1440" w:hanging="360"/>
      </w:pPr>
    </w:lvl>
    <w:lvl w:ilvl="2" w:tplc="93E0A42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A40EBE"/>
    <w:multiLevelType w:val="hybridMultilevel"/>
    <w:tmpl w:val="5E16F0E4"/>
    <w:lvl w:ilvl="0" w:tplc="0421000F">
      <w:start w:val="1"/>
      <w:numFmt w:val="decimal"/>
      <w:lvlText w:val="%1."/>
      <w:lvlJc w:val="left"/>
      <w:pPr>
        <w:ind w:left="3243" w:hanging="360"/>
      </w:pPr>
    </w:lvl>
    <w:lvl w:ilvl="1" w:tplc="04210019">
      <w:start w:val="1"/>
      <w:numFmt w:val="lowerLetter"/>
      <w:lvlText w:val="%2."/>
      <w:lvlJc w:val="left"/>
      <w:pPr>
        <w:ind w:left="3963" w:hanging="360"/>
      </w:pPr>
    </w:lvl>
    <w:lvl w:ilvl="2" w:tplc="0421001B">
      <w:start w:val="1"/>
      <w:numFmt w:val="lowerRoman"/>
      <w:lvlText w:val="%3."/>
      <w:lvlJc w:val="right"/>
      <w:pPr>
        <w:ind w:left="4683" w:hanging="180"/>
      </w:pPr>
    </w:lvl>
    <w:lvl w:ilvl="3" w:tplc="0421000F">
      <w:start w:val="1"/>
      <w:numFmt w:val="decimal"/>
      <w:lvlText w:val="%4."/>
      <w:lvlJc w:val="left"/>
      <w:pPr>
        <w:ind w:left="5403" w:hanging="360"/>
      </w:pPr>
    </w:lvl>
    <w:lvl w:ilvl="4" w:tplc="04210019">
      <w:start w:val="1"/>
      <w:numFmt w:val="lowerLetter"/>
      <w:lvlText w:val="%5."/>
      <w:lvlJc w:val="left"/>
      <w:pPr>
        <w:ind w:left="6123" w:hanging="360"/>
      </w:pPr>
    </w:lvl>
    <w:lvl w:ilvl="5" w:tplc="0421001B">
      <w:start w:val="1"/>
      <w:numFmt w:val="lowerRoman"/>
      <w:lvlText w:val="%6."/>
      <w:lvlJc w:val="right"/>
      <w:pPr>
        <w:ind w:left="6843" w:hanging="180"/>
      </w:pPr>
    </w:lvl>
    <w:lvl w:ilvl="6" w:tplc="0421000F">
      <w:start w:val="1"/>
      <w:numFmt w:val="decimal"/>
      <w:lvlText w:val="%7."/>
      <w:lvlJc w:val="left"/>
      <w:pPr>
        <w:ind w:left="7563" w:hanging="360"/>
      </w:pPr>
    </w:lvl>
    <w:lvl w:ilvl="7" w:tplc="04210019">
      <w:start w:val="1"/>
      <w:numFmt w:val="lowerLetter"/>
      <w:lvlText w:val="%8."/>
      <w:lvlJc w:val="left"/>
      <w:pPr>
        <w:ind w:left="8283" w:hanging="360"/>
      </w:pPr>
    </w:lvl>
    <w:lvl w:ilvl="8" w:tplc="0421001B">
      <w:start w:val="1"/>
      <w:numFmt w:val="lowerRoman"/>
      <w:lvlText w:val="%9."/>
      <w:lvlJc w:val="right"/>
      <w:pPr>
        <w:ind w:left="9003" w:hanging="180"/>
      </w:pPr>
    </w:lvl>
  </w:abstractNum>
  <w:abstractNum w:abstractNumId="6" w15:restartNumberingAfterBreak="0">
    <w:nsid w:val="2C06243A"/>
    <w:multiLevelType w:val="hybridMultilevel"/>
    <w:tmpl w:val="F482A7A6"/>
    <w:lvl w:ilvl="0" w:tplc="7C08DB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E4C67ED"/>
    <w:multiLevelType w:val="multilevel"/>
    <w:tmpl w:val="580AD432"/>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34F2B0A"/>
    <w:multiLevelType w:val="hybridMultilevel"/>
    <w:tmpl w:val="A41AF6D8"/>
    <w:lvl w:ilvl="0" w:tplc="04090019">
      <w:start w:val="1"/>
      <w:numFmt w:val="lowerLetter"/>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9" w15:restartNumberingAfterBreak="0">
    <w:nsid w:val="3F402DA7"/>
    <w:multiLevelType w:val="hybridMultilevel"/>
    <w:tmpl w:val="E6B2D92A"/>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A96C3550">
      <w:start w:val="1"/>
      <w:numFmt w:val="decimal"/>
      <w:lvlText w:val="%4."/>
      <w:lvlJc w:val="left"/>
      <w:pPr>
        <w:ind w:left="360" w:hanging="360"/>
      </w:pPr>
      <w:rPr>
        <w:rFonts w:ascii="Times New Roman" w:eastAsia="Calibri" w:hAnsi="Times New Roman" w:cs="Times New Roman"/>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42836696"/>
    <w:multiLevelType w:val="hybridMultilevel"/>
    <w:tmpl w:val="D0D4E32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4CA94104"/>
    <w:multiLevelType w:val="hybridMultilevel"/>
    <w:tmpl w:val="7A94F89A"/>
    <w:lvl w:ilvl="0" w:tplc="D682E58A">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CA864AA"/>
    <w:multiLevelType w:val="hybridMultilevel"/>
    <w:tmpl w:val="1E04D7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15:restartNumberingAfterBreak="0">
    <w:nsid w:val="64BC58DB"/>
    <w:multiLevelType w:val="hybridMultilevel"/>
    <w:tmpl w:val="851CF912"/>
    <w:lvl w:ilvl="0" w:tplc="C4DA5A94">
      <w:start w:val="1"/>
      <w:numFmt w:val="decimal"/>
      <w:lvlText w:val="%1."/>
      <w:lvlJc w:val="left"/>
      <w:pPr>
        <w:ind w:left="720" w:hanging="360"/>
      </w:pPr>
      <w:rPr>
        <w:i w:val="0"/>
        <w:iCs w:val="0"/>
      </w:rPr>
    </w:lvl>
    <w:lvl w:ilvl="1" w:tplc="453C5DE6">
      <w:start w:val="1"/>
      <w:numFmt w:val="lowerLetter"/>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88055DB"/>
    <w:multiLevelType w:val="hybridMultilevel"/>
    <w:tmpl w:val="E5C41C7C"/>
    <w:lvl w:ilvl="0" w:tplc="7E3ADA14">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C182CD8"/>
    <w:multiLevelType w:val="multilevel"/>
    <w:tmpl w:val="11729FDE"/>
    <w:lvl w:ilvl="0">
      <w:start w:val="3"/>
      <w:numFmt w:val="upperRoman"/>
      <w:lvlText w:val="%1."/>
      <w:lvlJc w:val="left"/>
      <w:pPr>
        <w:ind w:left="1080" w:hanging="72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70216790"/>
    <w:multiLevelType w:val="multilevel"/>
    <w:tmpl w:val="D1705748"/>
    <w:lvl w:ilvl="0">
      <w:start w:val="1"/>
      <w:numFmt w:val="decimal"/>
      <w:pStyle w:val="Heading1"/>
      <w:lvlText w:val="%1."/>
      <w:lvlJc w:val="left"/>
      <w:pPr>
        <w:ind w:left="16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70D61F80"/>
    <w:multiLevelType w:val="hybridMultilevel"/>
    <w:tmpl w:val="51FCC738"/>
    <w:lvl w:ilvl="0" w:tplc="04BE5C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36234F5"/>
    <w:multiLevelType w:val="hybridMultilevel"/>
    <w:tmpl w:val="9E7A2506"/>
    <w:lvl w:ilvl="0" w:tplc="ACC46978">
      <w:start w:val="1"/>
      <w:numFmt w:val="lowerLetter"/>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A2B0915"/>
    <w:multiLevelType w:val="hybridMultilevel"/>
    <w:tmpl w:val="32A088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3"/>
  </w:num>
  <w:num w:numId="3">
    <w:abstractNumId w:val="17"/>
    <w:lvlOverride w:ilvl="0">
      <w:startOverride w:val="1"/>
    </w:lvlOverride>
  </w:num>
  <w:num w:numId="4">
    <w:abstractNumId w:val="14"/>
  </w:num>
  <w:num w:numId="5">
    <w:abstractNumId w:val="4"/>
  </w:num>
  <w:num w:numId="6">
    <w:abstractNumId w:val="17"/>
    <w:lvlOverride w:ilvl="0">
      <w:startOverride w:val="3"/>
    </w:lvlOverride>
    <w:lvlOverride w:ilvl="1">
      <w:startOverride w:val="1"/>
    </w:lvlOverride>
  </w:num>
  <w:num w:numId="7">
    <w:abstractNumId w:val="2"/>
  </w:num>
  <w:num w:numId="8">
    <w:abstractNumId w:val="1"/>
  </w:num>
  <w:num w:numId="9">
    <w:abstractNumId w:val="19"/>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0"/>
  </w:num>
  <w:num w:numId="15">
    <w:abstractNumId w:val="7"/>
  </w:num>
  <w:num w:numId="16">
    <w:abstractNumId w:val="8"/>
  </w:num>
  <w:num w:numId="17">
    <w:abstractNumId w:val="11"/>
  </w:num>
  <w:num w:numId="18">
    <w:abstractNumId w:val="12"/>
  </w:num>
  <w:num w:numId="19">
    <w:abstractNumId w:val="10"/>
  </w:num>
  <w:num w:numId="20">
    <w:abstractNumId w:val="20"/>
  </w:num>
  <w:num w:numId="21">
    <w:abstractNumId w:val="18"/>
  </w:num>
  <w:num w:numId="22">
    <w:abstractNumId w:val="3"/>
  </w:num>
  <w:num w:numId="23">
    <w:abstractNumId w:val="16"/>
  </w:num>
  <w:num w:numId="24">
    <w:abstractNumId w:val="17"/>
    <w:lvlOverride w:ilvl="0">
      <w:startOverride w:val="3"/>
    </w:lvlOverride>
    <w:lvlOverride w:ilvl="1">
      <w:startOverride w:val="4"/>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AQiQyNzU0szAwNzEyUdpeDU4uLM/DyQAsNaAG84Or0sAAAA"/>
  </w:docVars>
  <w:rsids>
    <w:rsidRoot w:val="00C4385B"/>
    <w:rsid w:val="00002D5F"/>
    <w:rsid w:val="00006B83"/>
    <w:rsid w:val="0003083D"/>
    <w:rsid w:val="000507E1"/>
    <w:rsid w:val="00051F28"/>
    <w:rsid w:val="000548AF"/>
    <w:rsid w:val="00060C61"/>
    <w:rsid w:val="00062C17"/>
    <w:rsid w:val="00072187"/>
    <w:rsid w:val="00084117"/>
    <w:rsid w:val="00095E84"/>
    <w:rsid w:val="000A14F0"/>
    <w:rsid w:val="000C2CEE"/>
    <w:rsid w:val="000D0820"/>
    <w:rsid w:val="000D570D"/>
    <w:rsid w:val="000E0FF7"/>
    <w:rsid w:val="000E7681"/>
    <w:rsid w:val="000F0152"/>
    <w:rsid w:val="00102D30"/>
    <w:rsid w:val="0010503B"/>
    <w:rsid w:val="001068A0"/>
    <w:rsid w:val="00107482"/>
    <w:rsid w:val="0014027E"/>
    <w:rsid w:val="001451AE"/>
    <w:rsid w:val="00156C98"/>
    <w:rsid w:val="00163D44"/>
    <w:rsid w:val="00163FFC"/>
    <w:rsid w:val="00174514"/>
    <w:rsid w:val="001B16ED"/>
    <w:rsid w:val="001C0B3C"/>
    <w:rsid w:val="001C513E"/>
    <w:rsid w:val="00203C4C"/>
    <w:rsid w:val="00204778"/>
    <w:rsid w:val="002264DE"/>
    <w:rsid w:val="00226AB0"/>
    <w:rsid w:val="00226EF2"/>
    <w:rsid w:val="0022712F"/>
    <w:rsid w:val="00230118"/>
    <w:rsid w:val="00230EDC"/>
    <w:rsid w:val="00243A62"/>
    <w:rsid w:val="00263855"/>
    <w:rsid w:val="00271A3C"/>
    <w:rsid w:val="002A6BA6"/>
    <w:rsid w:val="002B3EA3"/>
    <w:rsid w:val="002B4D24"/>
    <w:rsid w:val="002D0C50"/>
    <w:rsid w:val="002D2A92"/>
    <w:rsid w:val="002D3399"/>
    <w:rsid w:val="002D3E87"/>
    <w:rsid w:val="002E12DB"/>
    <w:rsid w:val="002F2E87"/>
    <w:rsid w:val="00315DA6"/>
    <w:rsid w:val="00321D13"/>
    <w:rsid w:val="00322DB6"/>
    <w:rsid w:val="00333F18"/>
    <w:rsid w:val="003416BD"/>
    <w:rsid w:val="00350B12"/>
    <w:rsid w:val="00352D26"/>
    <w:rsid w:val="00361155"/>
    <w:rsid w:val="00367348"/>
    <w:rsid w:val="00380A2D"/>
    <w:rsid w:val="003B4955"/>
    <w:rsid w:val="003B4A13"/>
    <w:rsid w:val="003B6E8C"/>
    <w:rsid w:val="003D0392"/>
    <w:rsid w:val="003D4727"/>
    <w:rsid w:val="003D64AF"/>
    <w:rsid w:val="003E2D44"/>
    <w:rsid w:val="003F48DE"/>
    <w:rsid w:val="00416680"/>
    <w:rsid w:val="00423756"/>
    <w:rsid w:val="00433B54"/>
    <w:rsid w:val="00463A25"/>
    <w:rsid w:val="00494DDD"/>
    <w:rsid w:val="004B4AA1"/>
    <w:rsid w:val="004B6B49"/>
    <w:rsid w:val="004E307F"/>
    <w:rsid w:val="004E4F8A"/>
    <w:rsid w:val="004E5144"/>
    <w:rsid w:val="005115ED"/>
    <w:rsid w:val="00526D94"/>
    <w:rsid w:val="00530DED"/>
    <w:rsid w:val="00535003"/>
    <w:rsid w:val="0053782D"/>
    <w:rsid w:val="00540584"/>
    <w:rsid w:val="00551842"/>
    <w:rsid w:val="005603CC"/>
    <w:rsid w:val="0056760E"/>
    <w:rsid w:val="00580DC6"/>
    <w:rsid w:val="00586377"/>
    <w:rsid w:val="005956B4"/>
    <w:rsid w:val="00596DFB"/>
    <w:rsid w:val="005971A3"/>
    <w:rsid w:val="005A5C5B"/>
    <w:rsid w:val="005A7910"/>
    <w:rsid w:val="005A7B45"/>
    <w:rsid w:val="005C32EC"/>
    <w:rsid w:val="005C6571"/>
    <w:rsid w:val="005D33B7"/>
    <w:rsid w:val="005D374B"/>
    <w:rsid w:val="005D786C"/>
    <w:rsid w:val="005E7C50"/>
    <w:rsid w:val="005F2047"/>
    <w:rsid w:val="005F4C04"/>
    <w:rsid w:val="005F693A"/>
    <w:rsid w:val="006019F9"/>
    <w:rsid w:val="00607557"/>
    <w:rsid w:val="0063076C"/>
    <w:rsid w:val="006314C2"/>
    <w:rsid w:val="0063462C"/>
    <w:rsid w:val="00644226"/>
    <w:rsid w:val="00654909"/>
    <w:rsid w:val="00660B4E"/>
    <w:rsid w:val="00661C59"/>
    <w:rsid w:val="00670F23"/>
    <w:rsid w:val="00682A1D"/>
    <w:rsid w:val="00696139"/>
    <w:rsid w:val="006A204B"/>
    <w:rsid w:val="006A47DB"/>
    <w:rsid w:val="006C2496"/>
    <w:rsid w:val="006C6E17"/>
    <w:rsid w:val="006D245C"/>
    <w:rsid w:val="006E20C8"/>
    <w:rsid w:val="006E637F"/>
    <w:rsid w:val="006E6C15"/>
    <w:rsid w:val="006F082B"/>
    <w:rsid w:val="006F659D"/>
    <w:rsid w:val="006F73D2"/>
    <w:rsid w:val="00712767"/>
    <w:rsid w:val="00715195"/>
    <w:rsid w:val="00715203"/>
    <w:rsid w:val="00715554"/>
    <w:rsid w:val="007502BE"/>
    <w:rsid w:val="00761329"/>
    <w:rsid w:val="00771718"/>
    <w:rsid w:val="0078225A"/>
    <w:rsid w:val="007905EB"/>
    <w:rsid w:val="007939B6"/>
    <w:rsid w:val="007A096D"/>
    <w:rsid w:val="007A4DB7"/>
    <w:rsid w:val="007A6F42"/>
    <w:rsid w:val="007B1EDB"/>
    <w:rsid w:val="007C1252"/>
    <w:rsid w:val="007C3CCD"/>
    <w:rsid w:val="00803A84"/>
    <w:rsid w:val="00826931"/>
    <w:rsid w:val="00832D18"/>
    <w:rsid w:val="00864F91"/>
    <w:rsid w:val="00876BE3"/>
    <w:rsid w:val="0087720B"/>
    <w:rsid w:val="00886857"/>
    <w:rsid w:val="008871AC"/>
    <w:rsid w:val="008A1C08"/>
    <w:rsid w:val="008D6884"/>
    <w:rsid w:val="008E0BD0"/>
    <w:rsid w:val="008F1304"/>
    <w:rsid w:val="008F2158"/>
    <w:rsid w:val="008F2BF4"/>
    <w:rsid w:val="00921149"/>
    <w:rsid w:val="00926D2D"/>
    <w:rsid w:val="00936ED3"/>
    <w:rsid w:val="00944FFD"/>
    <w:rsid w:val="00947427"/>
    <w:rsid w:val="00950CB8"/>
    <w:rsid w:val="00951739"/>
    <w:rsid w:val="00955AB1"/>
    <w:rsid w:val="0095744A"/>
    <w:rsid w:val="00966A3A"/>
    <w:rsid w:val="00970967"/>
    <w:rsid w:val="00982055"/>
    <w:rsid w:val="009913E7"/>
    <w:rsid w:val="00992DB5"/>
    <w:rsid w:val="009958E0"/>
    <w:rsid w:val="009964DD"/>
    <w:rsid w:val="009A7B9A"/>
    <w:rsid w:val="009B2276"/>
    <w:rsid w:val="009B4705"/>
    <w:rsid w:val="009C1F85"/>
    <w:rsid w:val="009F18B0"/>
    <w:rsid w:val="009F32F9"/>
    <w:rsid w:val="009F5BE8"/>
    <w:rsid w:val="009F685D"/>
    <w:rsid w:val="00A00DD5"/>
    <w:rsid w:val="00A25AF5"/>
    <w:rsid w:val="00A31F7D"/>
    <w:rsid w:val="00A427F8"/>
    <w:rsid w:val="00A534E1"/>
    <w:rsid w:val="00A64BEB"/>
    <w:rsid w:val="00A65988"/>
    <w:rsid w:val="00A7341D"/>
    <w:rsid w:val="00A84684"/>
    <w:rsid w:val="00A9063D"/>
    <w:rsid w:val="00AB0001"/>
    <w:rsid w:val="00AC0199"/>
    <w:rsid w:val="00AF0D9A"/>
    <w:rsid w:val="00AF36EC"/>
    <w:rsid w:val="00B0732B"/>
    <w:rsid w:val="00B14E89"/>
    <w:rsid w:val="00B25C48"/>
    <w:rsid w:val="00B44EF7"/>
    <w:rsid w:val="00B47BE2"/>
    <w:rsid w:val="00B54C27"/>
    <w:rsid w:val="00B5601B"/>
    <w:rsid w:val="00B64D82"/>
    <w:rsid w:val="00B940BE"/>
    <w:rsid w:val="00BA21DF"/>
    <w:rsid w:val="00BA779B"/>
    <w:rsid w:val="00BB0D24"/>
    <w:rsid w:val="00BB0FB6"/>
    <w:rsid w:val="00BB4847"/>
    <w:rsid w:val="00BC574C"/>
    <w:rsid w:val="00BC5EF3"/>
    <w:rsid w:val="00BD6330"/>
    <w:rsid w:val="00BD6AD7"/>
    <w:rsid w:val="00BE7F18"/>
    <w:rsid w:val="00C008FA"/>
    <w:rsid w:val="00C03514"/>
    <w:rsid w:val="00C17295"/>
    <w:rsid w:val="00C24185"/>
    <w:rsid w:val="00C26B11"/>
    <w:rsid w:val="00C33A8C"/>
    <w:rsid w:val="00C4385B"/>
    <w:rsid w:val="00C47822"/>
    <w:rsid w:val="00C478AA"/>
    <w:rsid w:val="00C5771B"/>
    <w:rsid w:val="00C62F61"/>
    <w:rsid w:val="00C63642"/>
    <w:rsid w:val="00C6651B"/>
    <w:rsid w:val="00C83DCB"/>
    <w:rsid w:val="00C86B5B"/>
    <w:rsid w:val="00CA5223"/>
    <w:rsid w:val="00CB7EC9"/>
    <w:rsid w:val="00CD30E3"/>
    <w:rsid w:val="00CE5AB1"/>
    <w:rsid w:val="00CF2158"/>
    <w:rsid w:val="00D03705"/>
    <w:rsid w:val="00D1121E"/>
    <w:rsid w:val="00D11925"/>
    <w:rsid w:val="00D17774"/>
    <w:rsid w:val="00D25F02"/>
    <w:rsid w:val="00D508D9"/>
    <w:rsid w:val="00D8249A"/>
    <w:rsid w:val="00DA0134"/>
    <w:rsid w:val="00DA4B24"/>
    <w:rsid w:val="00DA5A8E"/>
    <w:rsid w:val="00DB3341"/>
    <w:rsid w:val="00DC1863"/>
    <w:rsid w:val="00DE4D20"/>
    <w:rsid w:val="00DE6471"/>
    <w:rsid w:val="00DE794C"/>
    <w:rsid w:val="00DF36A6"/>
    <w:rsid w:val="00DF659A"/>
    <w:rsid w:val="00E11038"/>
    <w:rsid w:val="00E14640"/>
    <w:rsid w:val="00E2202C"/>
    <w:rsid w:val="00E2765E"/>
    <w:rsid w:val="00E40514"/>
    <w:rsid w:val="00E4345E"/>
    <w:rsid w:val="00E54EF9"/>
    <w:rsid w:val="00E64D83"/>
    <w:rsid w:val="00E7273A"/>
    <w:rsid w:val="00E777C3"/>
    <w:rsid w:val="00E914EA"/>
    <w:rsid w:val="00EB2511"/>
    <w:rsid w:val="00EC523A"/>
    <w:rsid w:val="00EC6354"/>
    <w:rsid w:val="00ED7F35"/>
    <w:rsid w:val="00EF53D1"/>
    <w:rsid w:val="00EF6CAC"/>
    <w:rsid w:val="00F24C67"/>
    <w:rsid w:val="00F275ED"/>
    <w:rsid w:val="00F330EC"/>
    <w:rsid w:val="00F3433E"/>
    <w:rsid w:val="00F74984"/>
    <w:rsid w:val="00F74A78"/>
    <w:rsid w:val="00F75312"/>
    <w:rsid w:val="00F9032C"/>
    <w:rsid w:val="00F92479"/>
    <w:rsid w:val="00F96A56"/>
    <w:rsid w:val="00FA2361"/>
    <w:rsid w:val="00FB7A1D"/>
    <w:rsid w:val="00FC163F"/>
    <w:rsid w:val="00FC18C4"/>
    <w:rsid w:val="00FC3AFA"/>
    <w:rsid w:val="00FD7582"/>
    <w:rsid w:val="00FE1CFE"/>
    <w:rsid w:val="00FE3E56"/>
    <w:rsid w:val="00FF1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C7A002"/>
  <w15:chartTrackingRefBased/>
  <w15:docId w15:val="{A1DE1F3C-D6F2-4300-846B-4AA4ABB7A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5F02"/>
    <w:pPr>
      <w:spacing w:line="360" w:lineRule="auto"/>
      <w:jc w:val="both"/>
    </w:pPr>
    <w:rPr>
      <w:rFonts w:ascii="Times New Roman" w:hAnsi="Times New Roman"/>
      <w:sz w:val="22"/>
      <w:szCs w:val="24"/>
      <w:lang w:val="en-ID"/>
    </w:rPr>
  </w:style>
  <w:style w:type="paragraph" w:styleId="Heading1">
    <w:name w:val="heading 1"/>
    <w:basedOn w:val="Normal"/>
    <w:next w:val="Normal"/>
    <w:link w:val="Heading1Char"/>
    <w:uiPriority w:val="9"/>
    <w:qFormat/>
    <w:rsid w:val="000A14F0"/>
    <w:pPr>
      <w:keepNext/>
      <w:numPr>
        <w:numId w:val="1"/>
      </w:numPr>
      <w:spacing w:before="240" w:after="60"/>
      <w:jc w:val="center"/>
      <w:outlineLvl w:val="0"/>
    </w:pPr>
    <w:rPr>
      <w:rFonts w:eastAsia="Times New Roman" w:cs="Times New Roman (Headings CS)"/>
      <w:b/>
      <w:bCs/>
      <w:caps/>
      <w:kern w:val="32"/>
      <w:sz w:val="24"/>
      <w:szCs w:val="32"/>
    </w:rPr>
  </w:style>
  <w:style w:type="paragraph" w:styleId="Heading2">
    <w:name w:val="heading 2"/>
    <w:basedOn w:val="Normal"/>
    <w:next w:val="Normal"/>
    <w:link w:val="Heading2Char"/>
    <w:qFormat/>
    <w:rsid w:val="00982055"/>
    <w:pPr>
      <w:keepNext/>
      <w:spacing w:before="240" w:after="60" w:line="240" w:lineRule="auto"/>
      <w:jc w:val="left"/>
      <w:outlineLvl w:val="1"/>
    </w:pPr>
    <w:rPr>
      <w:rFonts w:eastAsia="Times New Roman" w:cs="Arial"/>
      <w:bCs/>
      <w:i/>
      <w:iCs/>
      <w:sz w:val="24"/>
      <w:szCs w:val="28"/>
      <w:lang w:val="en-US"/>
    </w:rPr>
  </w:style>
  <w:style w:type="paragraph" w:styleId="Heading3">
    <w:name w:val="heading 3"/>
    <w:basedOn w:val="Normal"/>
    <w:next w:val="Normal"/>
    <w:link w:val="Heading3Char"/>
    <w:uiPriority w:val="9"/>
    <w:unhideWhenUsed/>
    <w:qFormat/>
    <w:rsid w:val="00982055"/>
    <w:pPr>
      <w:keepNext/>
      <w:spacing w:before="240" w:after="60"/>
      <w:outlineLvl w:val="2"/>
    </w:pPr>
    <w:rPr>
      <w:rFonts w:eastAsia="Times New Roman"/>
      <w:bCs/>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4385B"/>
    <w:pPr>
      <w:contextualSpacing/>
      <w:jc w:val="center"/>
    </w:pPr>
    <w:rPr>
      <w:rFonts w:eastAsia="Times New Roman"/>
      <w:spacing w:val="-10"/>
      <w:kern w:val="28"/>
      <w:sz w:val="36"/>
      <w:szCs w:val="56"/>
    </w:rPr>
  </w:style>
  <w:style w:type="character" w:customStyle="1" w:styleId="TitleChar">
    <w:name w:val="Title Char"/>
    <w:link w:val="Title"/>
    <w:uiPriority w:val="10"/>
    <w:rsid w:val="00C4385B"/>
    <w:rPr>
      <w:rFonts w:ascii="Times New Roman" w:eastAsia="Times New Roman" w:hAnsi="Times New Roman" w:cs="Times New Roman"/>
      <w:spacing w:val="-10"/>
      <w:kern w:val="28"/>
      <w:sz w:val="36"/>
      <w:szCs w:val="56"/>
    </w:rPr>
  </w:style>
  <w:style w:type="character" w:styleId="Hyperlink">
    <w:name w:val="Hyperlink"/>
    <w:uiPriority w:val="99"/>
    <w:unhideWhenUsed/>
    <w:rsid w:val="00526D94"/>
    <w:rPr>
      <w:color w:val="0563C1"/>
      <w:u w:val="single"/>
    </w:rPr>
  </w:style>
  <w:style w:type="character" w:customStyle="1" w:styleId="UnresolvedMention1">
    <w:name w:val="Unresolved Mention1"/>
    <w:uiPriority w:val="99"/>
    <w:semiHidden/>
    <w:unhideWhenUsed/>
    <w:rsid w:val="00526D94"/>
    <w:rPr>
      <w:color w:val="605E5C"/>
      <w:shd w:val="clear" w:color="auto" w:fill="E1DFDD"/>
    </w:rPr>
  </w:style>
  <w:style w:type="paragraph" w:styleId="Subtitle">
    <w:name w:val="Subtitle"/>
    <w:basedOn w:val="Normal"/>
    <w:next w:val="Normal"/>
    <w:link w:val="SubtitleChar"/>
    <w:uiPriority w:val="11"/>
    <w:qFormat/>
    <w:rsid w:val="00A7341D"/>
    <w:pPr>
      <w:spacing w:after="60"/>
      <w:jc w:val="center"/>
      <w:outlineLvl w:val="1"/>
    </w:pPr>
    <w:rPr>
      <w:rFonts w:eastAsia="Times New Roman"/>
      <w:i/>
      <w:sz w:val="28"/>
    </w:rPr>
  </w:style>
  <w:style w:type="character" w:customStyle="1" w:styleId="SubtitleChar">
    <w:name w:val="Subtitle Char"/>
    <w:link w:val="Subtitle"/>
    <w:uiPriority w:val="11"/>
    <w:rsid w:val="00A7341D"/>
    <w:rPr>
      <w:rFonts w:ascii="Times New Roman" w:eastAsia="Times New Roman" w:hAnsi="Times New Roman" w:cs="Times New Roman"/>
      <w:i/>
      <w:sz w:val="28"/>
      <w:szCs w:val="24"/>
    </w:rPr>
  </w:style>
  <w:style w:type="character" w:customStyle="1" w:styleId="Heading1Char">
    <w:name w:val="Heading 1 Char"/>
    <w:link w:val="Heading1"/>
    <w:uiPriority w:val="9"/>
    <w:rsid w:val="000A14F0"/>
    <w:rPr>
      <w:rFonts w:ascii="Times New Roman" w:eastAsia="Times New Roman" w:hAnsi="Times New Roman" w:cs="Times New Roman (Headings CS)"/>
      <w:b/>
      <w:bCs/>
      <w:caps/>
      <w:kern w:val="32"/>
      <w:sz w:val="24"/>
      <w:szCs w:val="32"/>
    </w:rPr>
  </w:style>
  <w:style w:type="paragraph" w:styleId="NoSpacing">
    <w:name w:val="No Spacing"/>
    <w:uiPriority w:val="1"/>
    <w:qFormat/>
    <w:rsid w:val="00243A62"/>
    <w:pPr>
      <w:jc w:val="both"/>
    </w:pPr>
    <w:rPr>
      <w:rFonts w:ascii="Times New Roman" w:hAnsi="Times New Roman"/>
      <w:sz w:val="22"/>
      <w:szCs w:val="24"/>
      <w:lang w:val="en-ID"/>
    </w:rPr>
  </w:style>
  <w:style w:type="character" w:customStyle="1" w:styleId="Heading2Char">
    <w:name w:val="Heading 2 Char"/>
    <w:link w:val="Heading2"/>
    <w:rsid w:val="00982055"/>
    <w:rPr>
      <w:rFonts w:ascii="Times New Roman" w:eastAsia="Times New Roman" w:hAnsi="Times New Roman" w:cs="Arial"/>
      <w:bCs/>
      <w:i/>
      <w:iCs/>
      <w:sz w:val="24"/>
      <w:szCs w:val="28"/>
      <w:lang w:val="en-US"/>
    </w:rPr>
  </w:style>
  <w:style w:type="paragraph" w:customStyle="1" w:styleId="yange2">
    <w:name w:val="yange2"/>
    <w:basedOn w:val="Normal"/>
    <w:rsid w:val="00982055"/>
    <w:pPr>
      <w:numPr>
        <w:numId w:val="2"/>
      </w:numPr>
      <w:spacing w:line="240" w:lineRule="auto"/>
    </w:pPr>
    <w:rPr>
      <w:rFonts w:ascii="Arial" w:eastAsia="Times New Roman" w:hAnsi="Arial" w:cs="Arial"/>
      <w:sz w:val="20"/>
      <w:lang w:val="en-US"/>
    </w:rPr>
  </w:style>
  <w:style w:type="paragraph" w:customStyle="1" w:styleId="Text">
    <w:name w:val="Text"/>
    <w:basedOn w:val="Normal"/>
    <w:rsid w:val="00982055"/>
    <w:pPr>
      <w:widowControl w:val="0"/>
      <w:autoSpaceDE w:val="0"/>
      <w:autoSpaceDN w:val="0"/>
      <w:spacing w:line="252" w:lineRule="auto"/>
      <w:ind w:firstLine="202"/>
    </w:pPr>
    <w:rPr>
      <w:rFonts w:eastAsia="Batang"/>
      <w:sz w:val="20"/>
      <w:szCs w:val="20"/>
      <w:lang w:val="en-US" w:eastAsia="ko-KR"/>
    </w:rPr>
  </w:style>
  <w:style w:type="character" w:customStyle="1" w:styleId="hps">
    <w:name w:val="hps"/>
    <w:rsid w:val="00982055"/>
  </w:style>
  <w:style w:type="character" w:customStyle="1" w:styleId="Heading3Char">
    <w:name w:val="Heading 3 Char"/>
    <w:link w:val="Heading3"/>
    <w:uiPriority w:val="9"/>
    <w:rsid w:val="00982055"/>
    <w:rPr>
      <w:rFonts w:ascii="Times New Roman" w:eastAsia="Times New Roman" w:hAnsi="Times New Roman" w:cs="Times New Roman"/>
      <w:bCs/>
      <w:i/>
      <w:sz w:val="24"/>
      <w:szCs w:val="26"/>
    </w:rPr>
  </w:style>
  <w:style w:type="paragraph" w:styleId="Caption">
    <w:name w:val="caption"/>
    <w:basedOn w:val="Normal"/>
    <w:next w:val="Normal"/>
    <w:uiPriority w:val="35"/>
    <w:unhideWhenUsed/>
    <w:qFormat/>
    <w:rsid w:val="00982055"/>
    <w:rPr>
      <w:b/>
      <w:bCs/>
      <w:sz w:val="20"/>
      <w:szCs w:val="20"/>
    </w:rPr>
  </w:style>
  <w:style w:type="character" w:styleId="FollowedHyperlink">
    <w:name w:val="FollowedHyperlink"/>
    <w:uiPriority w:val="99"/>
    <w:semiHidden/>
    <w:unhideWhenUsed/>
    <w:rsid w:val="00E64D83"/>
    <w:rPr>
      <w:color w:val="954F72"/>
      <w:u w:val="single"/>
    </w:rPr>
  </w:style>
  <w:style w:type="paragraph" w:styleId="Header">
    <w:name w:val="header"/>
    <w:basedOn w:val="Normal"/>
    <w:link w:val="HeaderChar"/>
    <w:uiPriority w:val="99"/>
    <w:unhideWhenUsed/>
    <w:rsid w:val="00352D26"/>
    <w:pPr>
      <w:tabs>
        <w:tab w:val="center" w:pos="4680"/>
        <w:tab w:val="right" w:pos="9360"/>
      </w:tabs>
    </w:pPr>
  </w:style>
  <w:style w:type="character" w:customStyle="1" w:styleId="HeaderChar">
    <w:name w:val="Header Char"/>
    <w:link w:val="Header"/>
    <w:uiPriority w:val="99"/>
    <w:rsid w:val="00352D26"/>
    <w:rPr>
      <w:rFonts w:ascii="Times New Roman" w:hAnsi="Times New Roman"/>
      <w:sz w:val="22"/>
      <w:szCs w:val="24"/>
    </w:rPr>
  </w:style>
  <w:style w:type="paragraph" w:styleId="Footer">
    <w:name w:val="footer"/>
    <w:basedOn w:val="Normal"/>
    <w:link w:val="FooterChar"/>
    <w:uiPriority w:val="99"/>
    <w:unhideWhenUsed/>
    <w:rsid w:val="00352D26"/>
    <w:pPr>
      <w:tabs>
        <w:tab w:val="center" w:pos="4680"/>
        <w:tab w:val="right" w:pos="9360"/>
      </w:tabs>
    </w:pPr>
  </w:style>
  <w:style w:type="character" w:customStyle="1" w:styleId="FooterChar">
    <w:name w:val="Footer Char"/>
    <w:link w:val="Footer"/>
    <w:uiPriority w:val="99"/>
    <w:rsid w:val="00352D26"/>
    <w:rPr>
      <w:rFonts w:ascii="Times New Roman" w:hAnsi="Times New Roman"/>
      <w:sz w:val="22"/>
      <w:szCs w:val="24"/>
    </w:rPr>
  </w:style>
  <w:style w:type="character" w:styleId="PageNumber">
    <w:name w:val="page number"/>
    <w:uiPriority w:val="99"/>
    <w:semiHidden/>
    <w:unhideWhenUsed/>
    <w:rsid w:val="00551842"/>
  </w:style>
  <w:style w:type="paragraph" w:customStyle="1" w:styleId="NamaPenulis">
    <w:name w:val="Nama Penulis"/>
    <w:basedOn w:val="Normal"/>
    <w:link w:val="NamaPenulisChar"/>
    <w:qFormat/>
    <w:rsid w:val="00E11038"/>
    <w:pPr>
      <w:spacing w:after="40" w:line="240" w:lineRule="auto"/>
      <w:jc w:val="center"/>
    </w:pPr>
    <w:rPr>
      <w:szCs w:val="22"/>
      <w:lang w:val="en-US"/>
    </w:rPr>
  </w:style>
  <w:style w:type="character" w:customStyle="1" w:styleId="NamaPenulisChar">
    <w:name w:val="Nama Penulis Char"/>
    <w:link w:val="NamaPenulis"/>
    <w:rsid w:val="00E11038"/>
    <w:rPr>
      <w:rFonts w:ascii="Times New Roman" w:hAnsi="Times New Roman"/>
      <w:sz w:val="22"/>
      <w:szCs w:val="22"/>
    </w:rPr>
  </w:style>
  <w:style w:type="paragraph" w:customStyle="1" w:styleId="SubJudul">
    <w:name w:val="Sub Judul"/>
    <w:basedOn w:val="Normal"/>
    <w:link w:val="SubJudulChar"/>
    <w:qFormat/>
    <w:rsid w:val="00230118"/>
    <w:pPr>
      <w:spacing w:after="160" w:line="259" w:lineRule="auto"/>
      <w:jc w:val="left"/>
    </w:pPr>
    <w:rPr>
      <w:b/>
      <w:szCs w:val="22"/>
      <w:lang w:val="en-US"/>
    </w:rPr>
  </w:style>
  <w:style w:type="character" w:customStyle="1" w:styleId="SubJudulChar">
    <w:name w:val="Sub Judul Char"/>
    <w:link w:val="SubJudul"/>
    <w:rsid w:val="00230118"/>
    <w:rPr>
      <w:rFonts w:ascii="Times New Roman" w:hAnsi="Times New Roman"/>
      <w:b/>
      <w:sz w:val="22"/>
      <w:szCs w:val="22"/>
    </w:rPr>
  </w:style>
  <w:style w:type="paragraph" w:styleId="ListParagraph">
    <w:name w:val="List Paragraph"/>
    <w:aliases w:val="Body of text"/>
    <w:basedOn w:val="Normal"/>
    <w:link w:val="ListParagraphChar"/>
    <w:uiPriority w:val="34"/>
    <w:qFormat/>
    <w:rsid w:val="00936ED3"/>
    <w:pPr>
      <w:spacing w:after="200" w:line="276" w:lineRule="auto"/>
      <w:ind w:left="720"/>
      <w:contextualSpacing/>
      <w:jc w:val="left"/>
    </w:pPr>
    <w:rPr>
      <w:rFonts w:ascii="Calibri" w:eastAsia="MS Mincho" w:hAnsi="Calibri"/>
      <w:sz w:val="20"/>
      <w:szCs w:val="20"/>
      <w:lang w:val="x-none" w:eastAsia="x-none"/>
    </w:rPr>
  </w:style>
  <w:style w:type="character" w:customStyle="1" w:styleId="ListParagraphChar">
    <w:name w:val="List Paragraph Char"/>
    <w:aliases w:val="Body of text Char"/>
    <w:link w:val="ListParagraph"/>
    <w:uiPriority w:val="34"/>
    <w:rsid w:val="00936ED3"/>
    <w:rPr>
      <w:rFonts w:eastAsia="MS Mincho"/>
      <w:lang w:val="x-none" w:eastAsia="x-none"/>
    </w:rPr>
  </w:style>
  <w:style w:type="table" w:styleId="TableGrid">
    <w:name w:val="Table Grid"/>
    <w:basedOn w:val="TableNormal"/>
    <w:uiPriority w:val="59"/>
    <w:rsid w:val="00350B1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416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989540">
      <w:bodyDiv w:val="1"/>
      <w:marLeft w:val="0"/>
      <w:marRight w:val="0"/>
      <w:marTop w:val="0"/>
      <w:marBottom w:val="0"/>
      <w:divBdr>
        <w:top w:val="none" w:sz="0" w:space="0" w:color="auto"/>
        <w:left w:val="none" w:sz="0" w:space="0" w:color="auto"/>
        <w:bottom w:val="none" w:sz="0" w:space="0" w:color="auto"/>
        <w:right w:val="none" w:sz="0" w:space="0" w:color="auto"/>
      </w:divBdr>
    </w:div>
    <w:div w:id="198737433">
      <w:bodyDiv w:val="1"/>
      <w:marLeft w:val="0"/>
      <w:marRight w:val="0"/>
      <w:marTop w:val="0"/>
      <w:marBottom w:val="0"/>
      <w:divBdr>
        <w:top w:val="none" w:sz="0" w:space="0" w:color="auto"/>
        <w:left w:val="none" w:sz="0" w:space="0" w:color="auto"/>
        <w:bottom w:val="none" w:sz="0" w:space="0" w:color="auto"/>
        <w:right w:val="none" w:sz="0" w:space="0" w:color="auto"/>
      </w:divBdr>
    </w:div>
    <w:div w:id="404687678">
      <w:bodyDiv w:val="1"/>
      <w:marLeft w:val="0"/>
      <w:marRight w:val="0"/>
      <w:marTop w:val="0"/>
      <w:marBottom w:val="0"/>
      <w:divBdr>
        <w:top w:val="none" w:sz="0" w:space="0" w:color="auto"/>
        <w:left w:val="none" w:sz="0" w:space="0" w:color="auto"/>
        <w:bottom w:val="none" w:sz="0" w:space="0" w:color="auto"/>
        <w:right w:val="none" w:sz="0" w:space="0" w:color="auto"/>
      </w:divBdr>
    </w:div>
    <w:div w:id="601455145">
      <w:bodyDiv w:val="1"/>
      <w:marLeft w:val="0"/>
      <w:marRight w:val="0"/>
      <w:marTop w:val="0"/>
      <w:marBottom w:val="0"/>
      <w:divBdr>
        <w:top w:val="none" w:sz="0" w:space="0" w:color="auto"/>
        <w:left w:val="none" w:sz="0" w:space="0" w:color="auto"/>
        <w:bottom w:val="none" w:sz="0" w:space="0" w:color="auto"/>
        <w:right w:val="none" w:sz="0" w:space="0" w:color="auto"/>
      </w:divBdr>
    </w:div>
    <w:div w:id="658964830">
      <w:bodyDiv w:val="1"/>
      <w:marLeft w:val="0"/>
      <w:marRight w:val="0"/>
      <w:marTop w:val="0"/>
      <w:marBottom w:val="0"/>
      <w:divBdr>
        <w:top w:val="none" w:sz="0" w:space="0" w:color="auto"/>
        <w:left w:val="none" w:sz="0" w:space="0" w:color="auto"/>
        <w:bottom w:val="none" w:sz="0" w:space="0" w:color="auto"/>
        <w:right w:val="none" w:sz="0" w:space="0" w:color="auto"/>
      </w:divBdr>
    </w:div>
    <w:div w:id="1062682860">
      <w:bodyDiv w:val="1"/>
      <w:marLeft w:val="0"/>
      <w:marRight w:val="0"/>
      <w:marTop w:val="0"/>
      <w:marBottom w:val="0"/>
      <w:divBdr>
        <w:top w:val="none" w:sz="0" w:space="0" w:color="auto"/>
        <w:left w:val="none" w:sz="0" w:space="0" w:color="auto"/>
        <w:bottom w:val="none" w:sz="0" w:space="0" w:color="auto"/>
        <w:right w:val="none" w:sz="0" w:space="0" w:color="auto"/>
      </w:divBdr>
    </w:div>
    <w:div w:id="1277635154">
      <w:bodyDiv w:val="1"/>
      <w:marLeft w:val="0"/>
      <w:marRight w:val="0"/>
      <w:marTop w:val="0"/>
      <w:marBottom w:val="0"/>
      <w:divBdr>
        <w:top w:val="none" w:sz="0" w:space="0" w:color="auto"/>
        <w:left w:val="none" w:sz="0" w:space="0" w:color="auto"/>
        <w:bottom w:val="none" w:sz="0" w:space="0" w:color="auto"/>
        <w:right w:val="none" w:sz="0" w:space="0" w:color="auto"/>
      </w:divBdr>
    </w:div>
    <w:div w:id="1328942283">
      <w:bodyDiv w:val="1"/>
      <w:marLeft w:val="0"/>
      <w:marRight w:val="0"/>
      <w:marTop w:val="0"/>
      <w:marBottom w:val="0"/>
      <w:divBdr>
        <w:top w:val="none" w:sz="0" w:space="0" w:color="auto"/>
        <w:left w:val="none" w:sz="0" w:space="0" w:color="auto"/>
        <w:bottom w:val="none" w:sz="0" w:space="0" w:color="auto"/>
        <w:right w:val="none" w:sz="0" w:space="0" w:color="auto"/>
      </w:divBdr>
    </w:div>
    <w:div w:id="1355037999">
      <w:bodyDiv w:val="1"/>
      <w:marLeft w:val="0"/>
      <w:marRight w:val="0"/>
      <w:marTop w:val="0"/>
      <w:marBottom w:val="0"/>
      <w:divBdr>
        <w:top w:val="none" w:sz="0" w:space="0" w:color="auto"/>
        <w:left w:val="none" w:sz="0" w:space="0" w:color="auto"/>
        <w:bottom w:val="none" w:sz="0" w:space="0" w:color="auto"/>
        <w:right w:val="none" w:sz="0" w:space="0" w:color="auto"/>
      </w:divBdr>
    </w:div>
    <w:div w:id="1404911836">
      <w:bodyDiv w:val="1"/>
      <w:marLeft w:val="0"/>
      <w:marRight w:val="0"/>
      <w:marTop w:val="0"/>
      <w:marBottom w:val="0"/>
      <w:divBdr>
        <w:top w:val="none" w:sz="0" w:space="0" w:color="auto"/>
        <w:left w:val="none" w:sz="0" w:space="0" w:color="auto"/>
        <w:bottom w:val="none" w:sz="0" w:space="0" w:color="auto"/>
        <w:right w:val="none" w:sz="0" w:space="0" w:color="auto"/>
      </w:divBdr>
    </w:div>
    <w:div w:id="1605963373">
      <w:bodyDiv w:val="1"/>
      <w:marLeft w:val="0"/>
      <w:marRight w:val="0"/>
      <w:marTop w:val="0"/>
      <w:marBottom w:val="0"/>
      <w:divBdr>
        <w:top w:val="none" w:sz="0" w:space="0" w:color="auto"/>
        <w:left w:val="none" w:sz="0" w:space="0" w:color="auto"/>
        <w:bottom w:val="none" w:sz="0" w:space="0" w:color="auto"/>
        <w:right w:val="none" w:sz="0" w:space="0" w:color="auto"/>
      </w:divBdr>
    </w:div>
    <w:div w:id="2087874863">
      <w:bodyDiv w:val="1"/>
      <w:marLeft w:val="0"/>
      <w:marRight w:val="0"/>
      <w:marTop w:val="0"/>
      <w:marBottom w:val="0"/>
      <w:divBdr>
        <w:top w:val="none" w:sz="0" w:space="0" w:color="auto"/>
        <w:left w:val="none" w:sz="0" w:space="0" w:color="auto"/>
        <w:bottom w:val="none" w:sz="0" w:space="0" w:color="auto"/>
        <w:right w:val="none" w:sz="0" w:space="0" w:color="auto"/>
      </w:divBdr>
    </w:div>
    <w:div w:id="2135249829">
      <w:bodyDiv w:val="1"/>
      <w:marLeft w:val="0"/>
      <w:marRight w:val="0"/>
      <w:marTop w:val="0"/>
      <w:marBottom w:val="0"/>
      <w:divBdr>
        <w:top w:val="none" w:sz="0" w:space="0" w:color="auto"/>
        <w:left w:val="none" w:sz="0" w:space="0" w:color="auto"/>
        <w:bottom w:val="none" w:sz="0" w:space="0" w:color="auto"/>
        <w:right w:val="none" w:sz="0" w:space="0" w:color="auto"/>
      </w:divBdr>
      <w:divsChild>
        <w:div w:id="97717752">
          <w:marLeft w:val="0"/>
          <w:marRight w:val="0"/>
          <w:marTop w:val="0"/>
          <w:marBottom w:val="0"/>
          <w:divBdr>
            <w:top w:val="none" w:sz="0" w:space="0" w:color="auto"/>
            <w:left w:val="none" w:sz="0" w:space="0" w:color="auto"/>
            <w:bottom w:val="none" w:sz="0" w:space="0" w:color="auto"/>
            <w:right w:val="none" w:sz="0" w:space="0" w:color="auto"/>
          </w:divBdr>
        </w:div>
        <w:div w:id="432408543">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vrizale.pln@gmail.com" TargetMode="External"/><Relationship Id="rId13" Type="http://schemas.openxmlformats.org/officeDocument/2006/relationships/footer" Target="footer3.xml"/><Relationship Id="rId18" Type="http://schemas.openxmlformats.org/officeDocument/2006/relationships/diagramColors" Target="diagrams/colors1.xml"/><Relationship Id="rId26"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diagramQuickStyle" Target="diagrams/quickStyle1.xml"/><Relationship Id="rId25"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2.png"/><Relationship Id="rId29" Type="http://schemas.openxmlformats.org/officeDocument/2006/relationships/hyperlink" Target="https://www.ansoriweb.com/2020/03/pengertian-use-case-%09diagram.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image" Target="media/image5.jpeg"/><Relationship Id="rId28" Type="http://schemas.openxmlformats.org/officeDocument/2006/relationships/image" Target="media/image10.jpg"/><Relationship Id="rId10" Type="http://schemas.openxmlformats.org/officeDocument/2006/relationships/hyperlink" Target="mailto:suaedahsiti@yahoo.com" TargetMode="External"/><Relationship Id="rId19" Type="http://schemas.microsoft.com/office/2007/relationships/diagramDrawing" Target="diagrams/drawing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Erdiyansyah09@gmail.com" TargetMode="External"/><Relationship Id="rId14" Type="http://schemas.openxmlformats.org/officeDocument/2006/relationships/image" Target="media/image1.jpeg"/><Relationship Id="rId22" Type="http://schemas.openxmlformats.org/officeDocument/2006/relationships/image" Target="media/image4.jpeg"/><Relationship Id="rId27" Type="http://schemas.openxmlformats.org/officeDocument/2006/relationships/image" Target="media/image9.jpg"/><Relationship Id="rId30" Type="http://schemas.openxmlformats.org/officeDocument/2006/relationships/hyperlink" Target="https://www.ansoriweb.com/2020/03/pengertian-use-case-%09diagram.html"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A402084-A360-45DB-89F4-724F1A5EBBDB}"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95327239-4732-434C-8946-1EF4C9D67256}">
      <dgm:prSet phldrT="[Text]"/>
      <dgm:spPr/>
      <dgm:t>
        <a:bodyPr/>
        <a:lstStyle/>
        <a:p>
          <a:pPr algn="ctr"/>
          <a:r>
            <a:rPr lang="en-US"/>
            <a:t>Menu Utama</a:t>
          </a:r>
        </a:p>
      </dgm:t>
    </dgm:pt>
    <dgm:pt modelId="{9E1C23AC-5503-4B4E-AD19-91441AFD0305}" type="parTrans" cxnId="{17DE1DDD-0702-4B7D-8741-70DE9B095920}">
      <dgm:prSet/>
      <dgm:spPr/>
      <dgm:t>
        <a:bodyPr/>
        <a:lstStyle/>
        <a:p>
          <a:pPr algn="ctr"/>
          <a:endParaRPr lang="en-US"/>
        </a:p>
      </dgm:t>
    </dgm:pt>
    <dgm:pt modelId="{5785952D-6435-40D5-AE40-2104E26B6F63}" type="sibTrans" cxnId="{17DE1DDD-0702-4B7D-8741-70DE9B095920}">
      <dgm:prSet/>
      <dgm:spPr/>
      <dgm:t>
        <a:bodyPr/>
        <a:lstStyle/>
        <a:p>
          <a:pPr algn="ctr"/>
          <a:endParaRPr lang="en-US"/>
        </a:p>
      </dgm:t>
    </dgm:pt>
    <dgm:pt modelId="{1CD96D9C-BB3D-466F-BC6E-1CAF63EFC3CF}">
      <dgm:prSet phldrT="[Text]"/>
      <dgm:spPr/>
      <dgm:t>
        <a:bodyPr/>
        <a:lstStyle/>
        <a:p>
          <a:pPr algn="ctr"/>
          <a:r>
            <a:rPr lang="en-US" i="1"/>
            <a:t>Login</a:t>
          </a:r>
        </a:p>
      </dgm:t>
    </dgm:pt>
    <dgm:pt modelId="{9F8AEC87-B75F-42E6-A64C-AF7E8FAB1206}" type="parTrans" cxnId="{07D84FDE-AC50-4ECB-94A6-4E193C2CB369}">
      <dgm:prSet/>
      <dgm:spPr/>
      <dgm:t>
        <a:bodyPr/>
        <a:lstStyle/>
        <a:p>
          <a:pPr algn="ctr"/>
          <a:endParaRPr lang="en-US"/>
        </a:p>
      </dgm:t>
    </dgm:pt>
    <dgm:pt modelId="{94E5BEA4-DE04-4FBC-9D93-C8343DAA1123}" type="sibTrans" cxnId="{07D84FDE-AC50-4ECB-94A6-4E193C2CB369}">
      <dgm:prSet/>
      <dgm:spPr/>
      <dgm:t>
        <a:bodyPr/>
        <a:lstStyle/>
        <a:p>
          <a:pPr algn="ctr"/>
          <a:endParaRPr lang="en-US"/>
        </a:p>
      </dgm:t>
    </dgm:pt>
    <dgm:pt modelId="{A256F9F7-363A-4A5B-A868-ADFEC7FF15B7}">
      <dgm:prSet phldrT="[Text]"/>
      <dgm:spPr/>
      <dgm:t>
        <a:bodyPr/>
        <a:lstStyle/>
        <a:p>
          <a:pPr algn="ctr"/>
          <a:r>
            <a:rPr lang="en-US" i="1"/>
            <a:t>Input</a:t>
          </a:r>
        </a:p>
      </dgm:t>
    </dgm:pt>
    <dgm:pt modelId="{54169182-5888-410E-81A0-653876CB17AA}" type="parTrans" cxnId="{5C215E52-EE29-49C6-A7E7-024E78850A53}">
      <dgm:prSet/>
      <dgm:spPr/>
      <dgm:t>
        <a:bodyPr/>
        <a:lstStyle/>
        <a:p>
          <a:pPr algn="ctr"/>
          <a:endParaRPr lang="en-US"/>
        </a:p>
      </dgm:t>
    </dgm:pt>
    <dgm:pt modelId="{51E295ED-E1A7-4AE2-BC9A-BDBC7362D1B0}" type="sibTrans" cxnId="{5C215E52-EE29-49C6-A7E7-024E78850A53}">
      <dgm:prSet/>
      <dgm:spPr/>
      <dgm:t>
        <a:bodyPr/>
        <a:lstStyle/>
        <a:p>
          <a:pPr algn="ctr"/>
          <a:endParaRPr lang="en-US"/>
        </a:p>
      </dgm:t>
    </dgm:pt>
    <dgm:pt modelId="{19BBCBC0-285A-4946-9D1E-FE700E589C9F}">
      <dgm:prSet phldrT="[Text]"/>
      <dgm:spPr/>
      <dgm:t>
        <a:bodyPr/>
        <a:lstStyle/>
        <a:p>
          <a:pPr algn="ctr"/>
          <a:r>
            <a:rPr lang="en-US"/>
            <a:t>Laporan</a:t>
          </a:r>
        </a:p>
      </dgm:t>
    </dgm:pt>
    <dgm:pt modelId="{56069600-3EA5-47C9-8548-28481030D19E}" type="parTrans" cxnId="{4E8B38B6-1F7E-4CEA-9D9F-9AD4420ED13F}">
      <dgm:prSet/>
      <dgm:spPr/>
      <dgm:t>
        <a:bodyPr/>
        <a:lstStyle/>
        <a:p>
          <a:pPr algn="ctr"/>
          <a:endParaRPr lang="en-US"/>
        </a:p>
      </dgm:t>
    </dgm:pt>
    <dgm:pt modelId="{0C9A42F0-2FC0-4C0A-9CBB-BEB271E7E59F}" type="sibTrans" cxnId="{4E8B38B6-1F7E-4CEA-9D9F-9AD4420ED13F}">
      <dgm:prSet/>
      <dgm:spPr/>
      <dgm:t>
        <a:bodyPr/>
        <a:lstStyle/>
        <a:p>
          <a:pPr algn="ctr"/>
          <a:endParaRPr lang="en-US"/>
        </a:p>
      </dgm:t>
    </dgm:pt>
    <dgm:pt modelId="{2024A9D2-DC12-4CB6-A4BE-5DF6F725641D}">
      <dgm:prSet phldrT="[Text]"/>
      <dgm:spPr/>
      <dgm:t>
        <a:bodyPr/>
        <a:lstStyle/>
        <a:p>
          <a:pPr algn="ctr"/>
          <a:r>
            <a:rPr lang="en-US" i="1"/>
            <a:t>Output</a:t>
          </a:r>
        </a:p>
      </dgm:t>
    </dgm:pt>
    <dgm:pt modelId="{33165B08-4D29-4124-8FE6-3662DA1AD9F4}" type="parTrans" cxnId="{95DD5504-283B-4A42-A1A3-E07F6CD1B348}">
      <dgm:prSet/>
      <dgm:spPr/>
      <dgm:t>
        <a:bodyPr/>
        <a:lstStyle/>
        <a:p>
          <a:pPr algn="ctr"/>
          <a:endParaRPr lang="en-US"/>
        </a:p>
      </dgm:t>
    </dgm:pt>
    <dgm:pt modelId="{0DFEF736-B804-4F5E-8428-96B6C3903E3F}" type="sibTrans" cxnId="{95DD5504-283B-4A42-A1A3-E07F6CD1B348}">
      <dgm:prSet/>
      <dgm:spPr/>
      <dgm:t>
        <a:bodyPr/>
        <a:lstStyle/>
        <a:p>
          <a:pPr algn="ctr"/>
          <a:endParaRPr lang="en-US"/>
        </a:p>
      </dgm:t>
    </dgm:pt>
    <dgm:pt modelId="{AA189EC4-BD93-46BC-9A08-AA548365F877}">
      <dgm:prSet phldrT="[Text]"/>
      <dgm:spPr/>
      <dgm:t>
        <a:bodyPr/>
        <a:lstStyle/>
        <a:p>
          <a:pPr algn="ctr"/>
          <a:r>
            <a:rPr lang="en-US"/>
            <a:t>Data Anggota</a:t>
          </a:r>
        </a:p>
      </dgm:t>
    </dgm:pt>
    <dgm:pt modelId="{8A64EEBF-EA84-4EDB-B782-A7ACA764B120}" type="parTrans" cxnId="{ADDE6CAE-58FF-4F53-80BE-1B90C45E1C80}">
      <dgm:prSet/>
      <dgm:spPr/>
      <dgm:t>
        <a:bodyPr/>
        <a:lstStyle/>
        <a:p>
          <a:pPr algn="ctr"/>
          <a:endParaRPr lang="en-US"/>
        </a:p>
      </dgm:t>
    </dgm:pt>
    <dgm:pt modelId="{F7660F3E-7500-4211-A4D5-8AF219E1BA74}" type="sibTrans" cxnId="{ADDE6CAE-58FF-4F53-80BE-1B90C45E1C80}">
      <dgm:prSet/>
      <dgm:spPr/>
      <dgm:t>
        <a:bodyPr/>
        <a:lstStyle/>
        <a:p>
          <a:pPr algn="ctr"/>
          <a:endParaRPr lang="en-US"/>
        </a:p>
      </dgm:t>
    </dgm:pt>
    <dgm:pt modelId="{67348101-45C9-40E3-A0F3-6C805FA96F59}">
      <dgm:prSet phldrT="[Text]"/>
      <dgm:spPr/>
      <dgm:t>
        <a:bodyPr/>
        <a:lstStyle/>
        <a:p>
          <a:pPr algn="ctr"/>
          <a:r>
            <a:rPr lang="en-US"/>
            <a:t>Data Kasir</a:t>
          </a:r>
        </a:p>
      </dgm:t>
    </dgm:pt>
    <dgm:pt modelId="{AC925D0B-5B41-419A-8BDA-55FFDAD75BD2}" type="parTrans" cxnId="{D2C5D4FA-8017-42CA-AF8E-F55F6736C6B0}">
      <dgm:prSet/>
      <dgm:spPr/>
      <dgm:t>
        <a:bodyPr/>
        <a:lstStyle/>
        <a:p>
          <a:pPr algn="ctr"/>
          <a:endParaRPr lang="en-US"/>
        </a:p>
      </dgm:t>
    </dgm:pt>
    <dgm:pt modelId="{ED8D3F69-CA13-4D38-AF87-7F0927D3088C}" type="sibTrans" cxnId="{D2C5D4FA-8017-42CA-AF8E-F55F6736C6B0}">
      <dgm:prSet/>
      <dgm:spPr/>
      <dgm:t>
        <a:bodyPr/>
        <a:lstStyle/>
        <a:p>
          <a:pPr algn="ctr"/>
          <a:endParaRPr lang="en-US"/>
        </a:p>
      </dgm:t>
    </dgm:pt>
    <dgm:pt modelId="{733940F9-EEC0-4C12-AAFA-23D9F70CB9F4}">
      <dgm:prSet phldrT="[Text]"/>
      <dgm:spPr/>
      <dgm:t>
        <a:bodyPr/>
        <a:lstStyle/>
        <a:p>
          <a:pPr algn="ctr"/>
          <a:r>
            <a:rPr lang="en-US"/>
            <a:t>Data Barang</a:t>
          </a:r>
        </a:p>
      </dgm:t>
    </dgm:pt>
    <dgm:pt modelId="{4B84A7E2-3F18-4DE4-9E99-D5B94D5CDB24}" type="parTrans" cxnId="{19C5B522-5243-4A80-98FE-595A65ED139D}">
      <dgm:prSet/>
      <dgm:spPr/>
      <dgm:t>
        <a:bodyPr/>
        <a:lstStyle/>
        <a:p>
          <a:pPr algn="ctr"/>
          <a:endParaRPr lang="en-US"/>
        </a:p>
      </dgm:t>
    </dgm:pt>
    <dgm:pt modelId="{C5C780D6-3E3C-4900-B043-9F1F2791B1A0}" type="sibTrans" cxnId="{19C5B522-5243-4A80-98FE-595A65ED139D}">
      <dgm:prSet/>
      <dgm:spPr/>
      <dgm:t>
        <a:bodyPr/>
        <a:lstStyle/>
        <a:p>
          <a:pPr algn="ctr"/>
          <a:endParaRPr lang="en-US"/>
        </a:p>
      </dgm:t>
    </dgm:pt>
    <dgm:pt modelId="{2B2EC009-597C-45A4-8110-A34024AEE59F}">
      <dgm:prSet phldrT="[Text]"/>
      <dgm:spPr/>
      <dgm:t>
        <a:bodyPr/>
        <a:lstStyle/>
        <a:p>
          <a:pPr algn="ctr"/>
          <a:r>
            <a:rPr lang="en-US"/>
            <a:t>Struk</a:t>
          </a:r>
        </a:p>
      </dgm:t>
    </dgm:pt>
    <dgm:pt modelId="{E4EA5964-D95E-4EA9-AB7E-CBF5E5265377}" type="parTrans" cxnId="{A04DFA3B-CFD0-483B-B34A-F2EBE9624E2C}">
      <dgm:prSet/>
      <dgm:spPr/>
      <dgm:t>
        <a:bodyPr/>
        <a:lstStyle/>
        <a:p>
          <a:pPr algn="ctr"/>
          <a:endParaRPr lang="en-US"/>
        </a:p>
      </dgm:t>
    </dgm:pt>
    <dgm:pt modelId="{1912A53E-B01A-4786-8DB9-343FC81DA2FF}" type="sibTrans" cxnId="{A04DFA3B-CFD0-483B-B34A-F2EBE9624E2C}">
      <dgm:prSet/>
      <dgm:spPr/>
      <dgm:t>
        <a:bodyPr/>
        <a:lstStyle/>
        <a:p>
          <a:pPr algn="ctr"/>
          <a:endParaRPr lang="en-US"/>
        </a:p>
      </dgm:t>
    </dgm:pt>
    <dgm:pt modelId="{A2F4E237-536B-41CF-8204-88AAD56AD030}">
      <dgm:prSet phldrT="[Text]"/>
      <dgm:spPr/>
      <dgm:t>
        <a:bodyPr/>
        <a:lstStyle/>
        <a:p>
          <a:pPr algn="ctr"/>
          <a:r>
            <a:rPr lang="en-US"/>
            <a:t>Laporan Transaksi</a:t>
          </a:r>
        </a:p>
      </dgm:t>
    </dgm:pt>
    <dgm:pt modelId="{C16AB806-E966-4DB9-A2FE-3E4943ADBFB4}" type="parTrans" cxnId="{4C6AEB29-65D7-4DE2-B842-338B7CD20C85}">
      <dgm:prSet/>
      <dgm:spPr/>
      <dgm:t>
        <a:bodyPr/>
        <a:lstStyle/>
        <a:p>
          <a:pPr algn="ctr"/>
          <a:endParaRPr lang="en-US"/>
        </a:p>
      </dgm:t>
    </dgm:pt>
    <dgm:pt modelId="{5487C68B-2EA4-4E8C-9812-6ECE4D05F3BB}" type="sibTrans" cxnId="{4C6AEB29-65D7-4DE2-B842-338B7CD20C85}">
      <dgm:prSet/>
      <dgm:spPr/>
      <dgm:t>
        <a:bodyPr/>
        <a:lstStyle/>
        <a:p>
          <a:pPr algn="ctr"/>
          <a:endParaRPr lang="en-US"/>
        </a:p>
      </dgm:t>
    </dgm:pt>
    <dgm:pt modelId="{E5903F9D-3FF6-48B1-A61D-C0D10963647D}">
      <dgm:prSet phldrT="[Text]"/>
      <dgm:spPr/>
      <dgm:t>
        <a:bodyPr/>
        <a:lstStyle/>
        <a:p>
          <a:pPr algn="ctr"/>
          <a:r>
            <a:rPr lang="en-US"/>
            <a:t>Laporan Barang</a:t>
          </a:r>
        </a:p>
      </dgm:t>
    </dgm:pt>
    <dgm:pt modelId="{CB71B7E0-DEA0-414A-8434-A6FEC1083090}" type="parTrans" cxnId="{2A066AEF-DDDE-479B-8348-C98E234B1D78}">
      <dgm:prSet/>
      <dgm:spPr/>
      <dgm:t>
        <a:bodyPr/>
        <a:lstStyle/>
        <a:p>
          <a:pPr algn="ctr"/>
          <a:endParaRPr lang="en-US"/>
        </a:p>
      </dgm:t>
    </dgm:pt>
    <dgm:pt modelId="{99F56A0C-820B-4F2C-B004-F945657D920F}" type="sibTrans" cxnId="{2A066AEF-DDDE-479B-8348-C98E234B1D78}">
      <dgm:prSet/>
      <dgm:spPr/>
      <dgm:t>
        <a:bodyPr/>
        <a:lstStyle/>
        <a:p>
          <a:pPr algn="ctr"/>
          <a:endParaRPr lang="en-US"/>
        </a:p>
      </dgm:t>
    </dgm:pt>
    <dgm:pt modelId="{CF665D21-6604-44C9-9440-409808192812}">
      <dgm:prSet phldrT="[Text]"/>
      <dgm:spPr/>
      <dgm:t>
        <a:bodyPr/>
        <a:lstStyle/>
        <a:p>
          <a:pPr algn="ctr"/>
          <a:r>
            <a:rPr lang="en-US"/>
            <a:t> Laporan Log Edit Anggota</a:t>
          </a:r>
        </a:p>
      </dgm:t>
    </dgm:pt>
    <dgm:pt modelId="{78D7D6E8-C73D-4EF4-A6D0-8E3D53BA64C6}" type="parTrans" cxnId="{60514BAF-9232-448F-9B8E-766C2180DD45}">
      <dgm:prSet/>
      <dgm:spPr/>
      <dgm:t>
        <a:bodyPr/>
        <a:lstStyle/>
        <a:p>
          <a:pPr algn="ctr"/>
          <a:endParaRPr lang="en-US"/>
        </a:p>
      </dgm:t>
    </dgm:pt>
    <dgm:pt modelId="{C68BB876-27D4-455A-A854-31F264862A4E}" type="sibTrans" cxnId="{60514BAF-9232-448F-9B8E-766C2180DD45}">
      <dgm:prSet/>
      <dgm:spPr/>
      <dgm:t>
        <a:bodyPr/>
        <a:lstStyle/>
        <a:p>
          <a:pPr algn="ctr"/>
          <a:endParaRPr lang="en-US"/>
        </a:p>
      </dgm:t>
    </dgm:pt>
    <dgm:pt modelId="{BB3D83E6-97C1-45A0-97FC-0C574A1E4267}">
      <dgm:prSet phldrT="[Text]"/>
      <dgm:spPr/>
      <dgm:t>
        <a:bodyPr/>
        <a:lstStyle/>
        <a:p>
          <a:pPr algn="ctr"/>
          <a:r>
            <a:rPr lang="en-US"/>
            <a:t>Laporan Transaksi Anggota</a:t>
          </a:r>
        </a:p>
      </dgm:t>
    </dgm:pt>
    <dgm:pt modelId="{212BFBF9-8706-42AC-961E-8E50B4B866AE}" type="parTrans" cxnId="{6C599B05-66B5-4C2F-BCB8-BD21B4CB46D9}">
      <dgm:prSet/>
      <dgm:spPr/>
      <dgm:t>
        <a:bodyPr/>
        <a:lstStyle/>
        <a:p>
          <a:pPr algn="ctr"/>
          <a:endParaRPr lang="en-US"/>
        </a:p>
      </dgm:t>
    </dgm:pt>
    <dgm:pt modelId="{F48F6E8A-0D95-4891-8049-F7A959BB206A}" type="sibTrans" cxnId="{6C599B05-66B5-4C2F-BCB8-BD21B4CB46D9}">
      <dgm:prSet/>
      <dgm:spPr/>
      <dgm:t>
        <a:bodyPr/>
        <a:lstStyle/>
        <a:p>
          <a:pPr algn="ctr"/>
          <a:endParaRPr lang="en-US"/>
        </a:p>
      </dgm:t>
    </dgm:pt>
    <dgm:pt modelId="{2DE4FEF7-0DD3-46BE-A401-023D024CD099}">
      <dgm:prSet phldrT="[Text]"/>
      <dgm:spPr/>
      <dgm:t>
        <a:bodyPr/>
        <a:lstStyle/>
        <a:p>
          <a:pPr algn="ctr"/>
          <a:r>
            <a:rPr lang="en-US"/>
            <a:t>Transaksi</a:t>
          </a:r>
        </a:p>
      </dgm:t>
    </dgm:pt>
    <dgm:pt modelId="{F8038F9C-9ABB-4CE3-AB81-B466619FEC11}" type="parTrans" cxnId="{2F72ABDE-B5A8-4818-AB16-D1EA5867FAA6}">
      <dgm:prSet/>
      <dgm:spPr/>
      <dgm:t>
        <a:bodyPr/>
        <a:lstStyle/>
        <a:p>
          <a:pPr algn="ctr"/>
          <a:endParaRPr lang="en-US"/>
        </a:p>
      </dgm:t>
    </dgm:pt>
    <dgm:pt modelId="{9FE891D8-5BEF-4D7C-A1C3-F4927EE2AFC4}" type="sibTrans" cxnId="{2F72ABDE-B5A8-4818-AB16-D1EA5867FAA6}">
      <dgm:prSet/>
      <dgm:spPr/>
      <dgm:t>
        <a:bodyPr/>
        <a:lstStyle/>
        <a:p>
          <a:pPr algn="ctr"/>
          <a:endParaRPr lang="en-US"/>
        </a:p>
      </dgm:t>
    </dgm:pt>
    <dgm:pt modelId="{85BC939F-4B08-42DC-B030-DC97DE9E54FC}" type="pres">
      <dgm:prSet presAssocID="{8A402084-A360-45DB-89F4-724F1A5EBBDB}" presName="hierChild1" presStyleCnt="0">
        <dgm:presLayoutVars>
          <dgm:orgChart val="1"/>
          <dgm:chPref val="1"/>
          <dgm:dir/>
          <dgm:animOne val="branch"/>
          <dgm:animLvl val="lvl"/>
          <dgm:resizeHandles/>
        </dgm:presLayoutVars>
      </dgm:prSet>
      <dgm:spPr/>
    </dgm:pt>
    <dgm:pt modelId="{CB4C4713-655A-455F-87ED-A2D6CDBC7126}" type="pres">
      <dgm:prSet presAssocID="{95327239-4732-434C-8946-1EF4C9D67256}" presName="hierRoot1" presStyleCnt="0">
        <dgm:presLayoutVars>
          <dgm:hierBranch val="init"/>
        </dgm:presLayoutVars>
      </dgm:prSet>
      <dgm:spPr/>
    </dgm:pt>
    <dgm:pt modelId="{A0E1C8AE-512E-41C4-905C-8CF1845BAE3F}" type="pres">
      <dgm:prSet presAssocID="{95327239-4732-434C-8946-1EF4C9D67256}" presName="rootComposite1" presStyleCnt="0"/>
      <dgm:spPr/>
    </dgm:pt>
    <dgm:pt modelId="{FDDF1714-A893-4BD0-9BA8-7D130E0A4DA1}" type="pres">
      <dgm:prSet presAssocID="{95327239-4732-434C-8946-1EF4C9D67256}" presName="rootText1" presStyleLbl="node0" presStyleIdx="0" presStyleCnt="1">
        <dgm:presLayoutVars>
          <dgm:chPref val="3"/>
        </dgm:presLayoutVars>
      </dgm:prSet>
      <dgm:spPr/>
    </dgm:pt>
    <dgm:pt modelId="{E9F420A6-C3B0-4561-B2F7-9DCBE5B35133}" type="pres">
      <dgm:prSet presAssocID="{95327239-4732-434C-8946-1EF4C9D67256}" presName="rootConnector1" presStyleLbl="node1" presStyleIdx="0" presStyleCnt="0"/>
      <dgm:spPr/>
    </dgm:pt>
    <dgm:pt modelId="{12C313B8-8BD4-4EF8-B793-D54CC35016A5}" type="pres">
      <dgm:prSet presAssocID="{95327239-4732-434C-8946-1EF4C9D67256}" presName="hierChild2" presStyleCnt="0"/>
      <dgm:spPr/>
    </dgm:pt>
    <dgm:pt modelId="{7A5A3CDA-E4FF-469B-8642-6CBC9640899D}" type="pres">
      <dgm:prSet presAssocID="{9F8AEC87-B75F-42E6-A64C-AF7E8FAB1206}" presName="Name37" presStyleLbl="parChTrans1D2" presStyleIdx="0" presStyleCnt="4"/>
      <dgm:spPr/>
    </dgm:pt>
    <dgm:pt modelId="{D3F28EC6-4D78-4C8E-9A81-9AD394B97674}" type="pres">
      <dgm:prSet presAssocID="{1CD96D9C-BB3D-466F-BC6E-1CAF63EFC3CF}" presName="hierRoot2" presStyleCnt="0">
        <dgm:presLayoutVars>
          <dgm:hierBranch val="init"/>
        </dgm:presLayoutVars>
      </dgm:prSet>
      <dgm:spPr/>
    </dgm:pt>
    <dgm:pt modelId="{439431AF-92E8-4497-9100-FBCDD250C052}" type="pres">
      <dgm:prSet presAssocID="{1CD96D9C-BB3D-466F-BC6E-1CAF63EFC3CF}" presName="rootComposite" presStyleCnt="0"/>
      <dgm:spPr/>
    </dgm:pt>
    <dgm:pt modelId="{9B24E79C-F0A8-4030-A85B-E6B83CE93F6D}" type="pres">
      <dgm:prSet presAssocID="{1CD96D9C-BB3D-466F-BC6E-1CAF63EFC3CF}" presName="rootText" presStyleLbl="node2" presStyleIdx="0" presStyleCnt="4">
        <dgm:presLayoutVars>
          <dgm:chPref val="3"/>
        </dgm:presLayoutVars>
      </dgm:prSet>
      <dgm:spPr/>
    </dgm:pt>
    <dgm:pt modelId="{928B96A6-CE73-477A-9AAD-AA3E10619BB7}" type="pres">
      <dgm:prSet presAssocID="{1CD96D9C-BB3D-466F-BC6E-1CAF63EFC3CF}" presName="rootConnector" presStyleLbl="node2" presStyleIdx="0" presStyleCnt="4"/>
      <dgm:spPr/>
    </dgm:pt>
    <dgm:pt modelId="{E11DE998-F992-4044-854A-0D895EA02BA6}" type="pres">
      <dgm:prSet presAssocID="{1CD96D9C-BB3D-466F-BC6E-1CAF63EFC3CF}" presName="hierChild4" presStyleCnt="0"/>
      <dgm:spPr/>
    </dgm:pt>
    <dgm:pt modelId="{55282F7C-E4AE-4C96-B9BE-CA343E048F51}" type="pres">
      <dgm:prSet presAssocID="{1CD96D9C-BB3D-466F-BC6E-1CAF63EFC3CF}" presName="hierChild5" presStyleCnt="0"/>
      <dgm:spPr/>
    </dgm:pt>
    <dgm:pt modelId="{E0DBFC14-AEFA-4FA4-B2CE-140A13304759}" type="pres">
      <dgm:prSet presAssocID="{54169182-5888-410E-81A0-653876CB17AA}" presName="Name37" presStyleLbl="parChTrans1D2" presStyleIdx="1" presStyleCnt="4"/>
      <dgm:spPr/>
    </dgm:pt>
    <dgm:pt modelId="{2AD25948-BF51-46BE-917D-183F67170535}" type="pres">
      <dgm:prSet presAssocID="{A256F9F7-363A-4A5B-A868-ADFEC7FF15B7}" presName="hierRoot2" presStyleCnt="0">
        <dgm:presLayoutVars>
          <dgm:hierBranch val="init"/>
        </dgm:presLayoutVars>
      </dgm:prSet>
      <dgm:spPr/>
    </dgm:pt>
    <dgm:pt modelId="{1048B892-86B9-446E-BF8B-97CCF44915A1}" type="pres">
      <dgm:prSet presAssocID="{A256F9F7-363A-4A5B-A868-ADFEC7FF15B7}" presName="rootComposite" presStyleCnt="0"/>
      <dgm:spPr/>
    </dgm:pt>
    <dgm:pt modelId="{F6123D74-5341-471E-9E48-87EB69F895E5}" type="pres">
      <dgm:prSet presAssocID="{A256F9F7-363A-4A5B-A868-ADFEC7FF15B7}" presName="rootText" presStyleLbl="node2" presStyleIdx="1" presStyleCnt="4">
        <dgm:presLayoutVars>
          <dgm:chPref val="3"/>
        </dgm:presLayoutVars>
      </dgm:prSet>
      <dgm:spPr/>
    </dgm:pt>
    <dgm:pt modelId="{66318BCF-E9FB-4654-B3D4-98548585F886}" type="pres">
      <dgm:prSet presAssocID="{A256F9F7-363A-4A5B-A868-ADFEC7FF15B7}" presName="rootConnector" presStyleLbl="node2" presStyleIdx="1" presStyleCnt="4"/>
      <dgm:spPr/>
    </dgm:pt>
    <dgm:pt modelId="{1A3FD9E2-AD16-4011-9B5E-3D45705BA2F7}" type="pres">
      <dgm:prSet presAssocID="{A256F9F7-363A-4A5B-A868-ADFEC7FF15B7}" presName="hierChild4" presStyleCnt="0"/>
      <dgm:spPr/>
    </dgm:pt>
    <dgm:pt modelId="{598BCA67-3EE7-4578-B3D6-A24955F12816}" type="pres">
      <dgm:prSet presAssocID="{8A64EEBF-EA84-4EDB-B782-A7ACA764B120}" presName="Name37" presStyleLbl="parChTrans1D3" presStyleIdx="0" presStyleCnt="9"/>
      <dgm:spPr/>
    </dgm:pt>
    <dgm:pt modelId="{9CF80264-65EB-4DB3-9DE4-0CED8BC8DA36}" type="pres">
      <dgm:prSet presAssocID="{AA189EC4-BD93-46BC-9A08-AA548365F877}" presName="hierRoot2" presStyleCnt="0">
        <dgm:presLayoutVars>
          <dgm:hierBranch val="init"/>
        </dgm:presLayoutVars>
      </dgm:prSet>
      <dgm:spPr/>
    </dgm:pt>
    <dgm:pt modelId="{E3A7FEAB-0278-4A75-A210-887D2A52BB92}" type="pres">
      <dgm:prSet presAssocID="{AA189EC4-BD93-46BC-9A08-AA548365F877}" presName="rootComposite" presStyleCnt="0"/>
      <dgm:spPr/>
    </dgm:pt>
    <dgm:pt modelId="{7400C161-B07A-4248-9EDD-729D58D9529A}" type="pres">
      <dgm:prSet presAssocID="{AA189EC4-BD93-46BC-9A08-AA548365F877}" presName="rootText" presStyleLbl="node3" presStyleIdx="0" presStyleCnt="9">
        <dgm:presLayoutVars>
          <dgm:chPref val="3"/>
        </dgm:presLayoutVars>
      </dgm:prSet>
      <dgm:spPr/>
    </dgm:pt>
    <dgm:pt modelId="{BCE1D59F-1C27-4A00-A295-2D7E01898739}" type="pres">
      <dgm:prSet presAssocID="{AA189EC4-BD93-46BC-9A08-AA548365F877}" presName="rootConnector" presStyleLbl="node3" presStyleIdx="0" presStyleCnt="9"/>
      <dgm:spPr/>
    </dgm:pt>
    <dgm:pt modelId="{0DEDD98A-3C9C-4B97-9B68-5496FAA2607F}" type="pres">
      <dgm:prSet presAssocID="{AA189EC4-BD93-46BC-9A08-AA548365F877}" presName="hierChild4" presStyleCnt="0"/>
      <dgm:spPr/>
    </dgm:pt>
    <dgm:pt modelId="{D0CFD47E-4C71-41C0-AEF3-55BEA170E347}" type="pres">
      <dgm:prSet presAssocID="{AA189EC4-BD93-46BC-9A08-AA548365F877}" presName="hierChild5" presStyleCnt="0"/>
      <dgm:spPr/>
    </dgm:pt>
    <dgm:pt modelId="{BC4C0FB6-E1D5-42E8-B322-6B46FAF4DF17}" type="pres">
      <dgm:prSet presAssocID="{AC925D0B-5B41-419A-8BDA-55FFDAD75BD2}" presName="Name37" presStyleLbl="parChTrans1D3" presStyleIdx="1" presStyleCnt="9"/>
      <dgm:spPr/>
    </dgm:pt>
    <dgm:pt modelId="{AFAB34FC-33DD-467F-AD4B-ACE064F78D4B}" type="pres">
      <dgm:prSet presAssocID="{67348101-45C9-40E3-A0F3-6C805FA96F59}" presName="hierRoot2" presStyleCnt="0">
        <dgm:presLayoutVars>
          <dgm:hierBranch val="init"/>
        </dgm:presLayoutVars>
      </dgm:prSet>
      <dgm:spPr/>
    </dgm:pt>
    <dgm:pt modelId="{D41FE8E1-463D-4E21-9B5F-07B9D0795AC3}" type="pres">
      <dgm:prSet presAssocID="{67348101-45C9-40E3-A0F3-6C805FA96F59}" presName="rootComposite" presStyleCnt="0"/>
      <dgm:spPr/>
    </dgm:pt>
    <dgm:pt modelId="{62B0061D-D985-4A57-BDB8-C8E4E72E20C1}" type="pres">
      <dgm:prSet presAssocID="{67348101-45C9-40E3-A0F3-6C805FA96F59}" presName="rootText" presStyleLbl="node3" presStyleIdx="1" presStyleCnt="9">
        <dgm:presLayoutVars>
          <dgm:chPref val="3"/>
        </dgm:presLayoutVars>
      </dgm:prSet>
      <dgm:spPr/>
    </dgm:pt>
    <dgm:pt modelId="{F4255198-E578-4FF3-98F2-E8FE83CAD468}" type="pres">
      <dgm:prSet presAssocID="{67348101-45C9-40E3-A0F3-6C805FA96F59}" presName="rootConnector" presStyleLbl="node3" presStyleIdx="1" presStyleCnt="9"/>
      <dgm:spPr/>
    </dgm:pt>
    <dgm:pt modelId="{27267FB5-F72A-4E0F-AFB7-DCDBDD704873}" type="pres">
      <dgm:prSet presAssocID="{67348101-45C9-40E3-A0F3-6C805FA96F59}" presName="hierChild4" presStyleCnt="0"/>
      <dgm:spPr/>
    </dgm:pt>
    <dgm:pt modelId="{B9F372CC-DAF7-48D6-8E44-3609EE6AF863}" type="pres">
      <dgm:prSet presAssocID="{67348101-45C9-40E3-A0F3-6C805FA96F59}" presName="hierChild5" presStyleCnt="0"/>
      <dgm:spPr/>
    </dgm:pt>
    <dgm:pt modelId="{D1F02590-7469-4E31-83D6-B0826470DB3C}" type="pres">
      <dgm:prSet presAssocID="{4B84A7E2-3F18-4DE4-9E99-D5B94D5CDB24}" presName="Name37" presStyleLbl="parChTrans1D3" presStyleIdx="2" presStyleCnt="9"/>
      <dgm:spPr/>
    </dgm:pt>
    <dgm:pt modelId="{D5C65190-AD7B-4A85-A5A5-B0F8D48CFCD4}" type="pres">
      <dgm:prSet presAssocID="{733940F9-EEC0-4C12-AAFA-23D9F70CB9F4}" presName="hierRoot2" presStyleCnt="0">
        <dgm:presLayoutVars>
          <dgm:hierBranch val="init"/>
        </dgm:presLayoutVars>
      </dgm:prSet>
      <dgm:spPr/>
    </dgm:pt>
    <dgm:pt modelId="{3075F79C-1F9D-4DE6-A3F0-2B4FB613B188}" type="pres">
      <dgm:prSet presAssocID="{733940F9-EEC0-4C12-AAFA-23D9F70CB9F4}" presName="rootComposite" presStyleCnt="0"/>
      <dgm:spPr/>
    </dgm:pt>
    <dgm:pt modelId="{9C4DD359-C70A-4477-899D-D980E55D3643}" type="pres">
      <dgm:prSet presAssocID="{733940F9-EEC0-4C12-AAFA-23D9F70CB9F4}" presName="rootText" presStyleLbl="node3" presStyleIdx="2" presStyleCnt="9">
        <dgm:presLayoutVars>
          <dgm:chPref val="3"/>
        </dgm:presLayoutVars>
      </dgm:prSet>
      <dgm:spPr/>
    </dgm:pt>
    <dgm:pt modelId="{5CE075F6-58BC-426D-8735-CBD44F1239AC}" type="pres">
      <dgm:prSet presAssocID="{733940F9-EEC0-4C12-AAFA-23D9F70CB9F4}" presName="rootConnector" presStyleLbl="node3" presStyleIdx="2" presStyleCnt="9"/>
      <dgm:spPr/>
    </dgm:pt>
    <dgm:pt modelId="{0699886A-C48C-4E7C-AE31-AF9BB8126C61}" type="pres">
      <dgm:prSet presAssocID="{733940F9-EEC0-4C12-AAFA-23D9F70CB9F4}" presName="hierChild4" presStyleCnt="0"/>
      <dgm:spPr/>
    </dgm:pt>
    <dgm:pt modelId="{D4880BE9-BA07-4CA9-B803-4858EE98CDD7}" type="pres">
      <dgm:prSet presAssocID="{733940F9-EEC0-4C12-AAFA-23D9F70CB9F4}" presName="hierChild5" presStyleCnt="0"/>
      <dgm:spPr/>
    </dgm:pt>
    <dgm:pt modelId="{09C0B947-97E3-41C9-82E9-836EC4FCDCF8}" type="pres">
      <dgm:prSet presAssocID="{F8038F9C-9ABB-4CE3-AB81-B466619FEC11}" presName="Name37" presStyleLbl="parChTrans1D3" presStyleIdx="3" presStyleCnt="9"/>
      <dgm:spPr/>
    </dgm:pt>
    <dgm:pt modelId="{F534763D-36AC-4849-B7B9-DA46966B42F3}" type="pres">
      <dgm:prSet presAssocID="{2DE4FEF7-0DD3-46BE-A401-023D024CD099}" presName="hierRoot2" presStyleCnt="0">
        <dgm:presLayoutVars>
          <dgm:hierBranch val="init"/>
        </dgm:presLayoutVars>
      </dgm:prSet>
      <dgm:spPr/>
    </dgm:pt>
    <dgm:pt modelId="{E6F6773A-3BEF-498C-8BCD-87FFCC8CFA52}" type="pres">
      <dgm:prSet presAssocID="{2DE4FEF7-0DD3-46BE-A401-023D024CD099}" presName="rootComposite" presStyleCnt="0"/>
      <dgm:spPr/>
    </dgm:pt>
    <dgm:pt modelId="{F1A1838C-453F-411F-9839-E708BB9EF9EA}" type="pres">
      <dgm:prSet presAssocID="{2DE4FEF7-0DD3-46BE-A401-023D024CD099}" presName="rootText" presStyleLbl="node3" presStyleIdx="3" presStyleCnt="9">
        <dgm:presLayoutVars>
          <dgm:chPref val="3"/>
        </dgm:presLayoutVars>
      </dgm:prSet>
      <dgm:spPr/>
    </dgm:pt>
    <dgm:pt modelId="{C7648442-B11E-428A-8393-E8BEDD9690D4}" type="pres">
      <dgm:prSet presAssocID="{2DE4FEF7-0DD3-46BE-A401-023D024CD099}" presName="rootConnector" presStyleLbl="node3" presStyleIdx="3" presStyleCnt="9"/>
      <dgm:spPr/>
    </dgm:pt>
    <dgm:pt modelId="{6057B0FC-DA4B-4C95-93AD-66A1795F239E}" type="pres">
      <dgm:prSet presAssocID="{2DE4FEF7-0DD3-46BE-A401-023D024CD099}" presName="hierChild4" presStyleCnt="0"/>
      <dgm:spPr/>
    </dgm:pt>
    <dgm:pt modelId="{5ED69704-EED5-4603-A7B8-D11A32F3E3AC}" type="pres">
      <dgm:prSet presAssocID="{2DE4FEF7-0DD3-46BE-A401-023D024CD099}" presName="hierChild5" presStyleCnt="0"/>
      <dgm:spPr/>
    </dgm:pt>
    <dgm:pt modelId="{07594B3A-F912-404E-AA70-9357E4E0B11F}" type="pres">
      <dgm:prSet presAssocID="{A256F9F7-363A-4A5B-A868-ADFEC7FF15B7}" presName="hierChild5" presStyleCnt="0"/>
      <dgm:spPr/>
    </dgm:pt>
    <dgm:pt modelId="{EAE56CA8-99B8-48BD-BA56-D69740C45931}" type="pres">
      <dgm:prSet presAssocID="{33165B08-4D29-4124-8FE6-3662DA1AD9F4}" presName="Name37" presStyleLbl="parChTrans1D2" presStyleIdx="2" presStyleCnt="4"/>
      <dgm:spPr/>
    </dgm:pt>
    <dgm:pt modelId="{59A2C2A8-1058-47BB-BE38-D59B30F7DCAF}" type="pres">
      <dgm:prSet presAssocID="{2024A9D2-DC12-4CB6-A4BE-5DF6F725641D}" presName="hierRoot2" presStyleCnt="0">
        <dgm:presLayoutVars>
          <dgm:hierBranch val="init"/>
        </dgm:presLayoutVars>
      </dgm:prSet>
      <dgm:spPr/>
    </dgm:pt>
    <dgm:pt modelId="{05A16382-FFBD-4C92-B246-66C96AB87A8B}" type="pres">
      <dgm:prSet presAssocID="{2024A9D2-DC12-4CB6-A4BE-5DF6F725641D}" presName="rootComposite" presStyleCnt="0"/>
      <dgm:spPr/>
    </dgm:pt>
    <dgm:pt modelId="{DAB585FC-E81F-44B2-8867-E374D878AE1A}" type="pres">
      <dgm:prSet presAssocID="{2024A9D2-DC12-4CB6-A4BE-5DF6F725641D}" presName="rootText" presStyleLbl="node2" presStyleIdx="2" presStyleCnt="4">
        <dgm:presLayoutVars>
          <dgm:chPref val="3"/>
        </dgm:presLayoutVars>
      </dgm:prSet>
      <dgm:spPr/>
    </dgm:pt>
    <dgm:pt modelId="{661D5FD4-4846-4EBB-AF7D-7AF3163D5BCD}" type="pres">
      <dgm:prSet presAssocID="{2024A9D2-DC12-4CB6-A4BE-5DF6F725641D}" presName="rootConnector" presStyleLbl="node2" presStyleIdx="2" presStyleCnt="4"/>
      <dgm:spPr/>
    </dgm:pt>
    <dgm:pt modelId="{694A5021-DF2A-465D-B45F-4F5C24E11091}" type="pres">
      <dgm:prSet presAssocID="{2024A9D2-DC12-4CB6-A4BE-5DF6F725641D}" presName="hierChild4" presStyleCnt="0"/>
      <dgm:spPr/>
    </dgm:pt>
    <dgm:pt modelId="{406E169D-7D60-4B64-A16F-AB42CE6A9A5F}" type="pres">
      <dgm:prSet presAssocID="{E4EA5964-D95E-4EA9-AB7E-CBF5E5265377}" presName="Name37" presStyleLbl="parChTrans1D3" presStyleIdx="4" presStyleCnt="9"/>
      <dgm:spPr/>
    </dgm:pt>
    <dgm:pt modelId="{BFD52414-2E86-4F5D-BF2F-4850F7C5626E}" type="pres">
      <dgm:prSet presAssocID="{2B2EC009-597C-45A4-8110-A34024AEE59F}" presName="hierRoot2" presStyleCnt="0">
        <dgm:presLayoutVars>
          <dgm:hierBranch val="init"/>
        </dgm:presLayoutVars>
      </dgm:prSet>
      <dgm:spPr/>
    </dgm:pt>
    <dgm:pt modelId="{268ABBF4-66EF-45CD-8869-F321B84E3BDF}" type="pres">
      <dgm:prSet presAssocID="{2B2EC009-597C-45A4-8110-A34024AEE59F}" presName="rootComposite" presStyleCnt="0"/>
      <dgm:spPr/>
    </dgm:pt>
    <dgm:pt modelId="{DCEDB005-6498-47DB-97AB-41329A103DF4}" type="pres">
      <dgm:prSet presAssocID="{2B2EC009-597C-45A4-8110-A34024AEE59F}" presName="rootText" presStyleLbl="node3" presStyleIdx="4" presStyleCnt="9">
        <dgm:presLayoutVars>
          <dgm:chPref val="3"/>
        </dgm:presLayoutVars>
      </dgm:prSet>
      <dgm:spPr/>
    </dgm:pt>
    <dgm:pt modelId="{4F6EF02F-894D-44CC-8FD9-CCCD6906F40A}" type="pres">
      <dgm:prSet presAssocID="{2B2EC009-597C-45A4-8110-A34024AEE59F}" presName="rootConnector" presStyleLbl="node3" presStyleIdx="4" presStyleCnt="9"/>
      <dgm:spPr/>
    </dgm:pt>
    <dgm:pt modelId="{490339AC-B8D9-4793-84A3-461BE34515A0}" type="pres">
      <dgm:prSet presAssocID="{2B2EC009-597C-45A4-8110-A34024AEE59F}" presName="hierChild4" presStyleCnt="0"/>
      <dgm:spPr/>
    </dgm:pt>
    <dgm:pt modelId="{D07A1501-7A0D-4F60-B47C-250710996917}" type="pres">
      <dgm:prSet presAssocID="{2B2EC009-597C-45A4-8110-A34024AEE59F}" presName="hierChild5" presStyleCnt="0"/>
      <dgm:spPr/>
    </dgm:pt>
    <dgm:pt modelId="{336A34CD-CED0-4133-B60E-62F477C366AB}" type="pres">
      <dgm:prSet presAssocID="{2024A9D2-DC12-4CB6-A4BE-5DF6F725641D}" presName="hierChild5" presStyleCnt="0"/>
      <dgm:spPr/>
    </dgm:pt>
    <dgm:pt modelId="{570D34EA-5806-4D50-BDE2-1AE4C4412033}" type="pres">
      <dgm:prSet presAssocID="{56069600-3EA5-47C9-8548-28481030D19E}" presName="Name37" presStyleLbl="parChTrans1D2" presStyleIdx="3" presStyleCnt="4"/>
      <dgm:spPr/>
    </dgm:pt>
    <dgm:pt modelId="{66C0D7B6-1331-4356-B780-123FEF323D0B}" type="pres">
      <dgm:prSet presAssocID="{19BBCBC0-285A-4946-9D1E-FE700E589C9F}" presName="hierRoot2" presStyleCnt="0">
        <dgm:presLayoutVars>
          <dgm:hierBranch val="init"/>
        </dgm:presLayoutVars>
      </dgm:prSet>
      <dgm:spPr/>
    </dgm:pt>
    <dgm:pt modelId="{DC8AE8D2-F5CF-4D69-AA12-64A3B101C614}" type="pres">
      <dgm:prSet presAssocID="{19BBCBC0-285A-4946-9D1E-FE700E589C9F}" presName="rootComposite" presStyleCnt="0"/>
      <dgm:spPr/>
    </dgm:pt>
    <dgm:pt modelId="{D44918A3-7704-468D-A3A1-5CE73748492D}" type="pres">
      <dgm:prSet presAssocID="{19BBCBC0-285A-4946-9D1E-FE700E589C9F}" presName="rootText" presStyleLbl="node2" presStyleIdx="3" presStyleCnt="4">
        <dgm:presLayoutVars>
          <dgm:chPref val="3"/>
        </dgm:presLayoutVars>
      </dgm:prSet>
      <dgm:spPr/>
    </dgm:pt>
    <dgm:pt modelId="{6EA74097-D4B9-46A6-BF79-E8593E071346}" type="pres">
      <dgm:prSet presAssocID="{19BBCBC0-285A-4946-9D1E-FE700E589C9F}" presName="rootConnector" presStyleLbl="node2" presStyleIdx="3" presStyleCnt="4"/>
      <dgm:spPr/>
    </dgm:pt>
    <dgm:pt modelId="{01516E18-9BCE-485E-8C70-58B043821D4B}" type="pres">
      <dgm:prSet presAssocID="{19BBCBC0-285A-4946-9D1E-FE700E589C9F}" presName="hierChild4" presStyleCnt="0"/>
      <dgm:spPr/>
    </dgm:pt>
    <dgm:pt modelId="{4E043F54-8D1F-4992-8FFE-2038A4D417EB}" type="pres">
      <dgm:prSet presAssocID="{C16AB806-E966-4DB9-A2FE-3E4943ADBFB4}" presName="Name37" presStyleLbl="parChTrans1D3" presStyleIdx="5" presStyleCnt="9"/>
      <dgm:spPr/>
    </dgm:pt>
    <dgm:pt modelId="{6D9C3E2D-BA94-420F-B3FB-01632F0979B8}" type="pres">
      <dgm:prSet presAssocID="{A2F4E237-536B-41CF-8204-88AAD56AD030}" presName="hierRoot2" presStyleCnt="0">
        <dgm:presLayoutVars>
          <dgm:hierBranch val="init"/>
        </dgm:presLayoutVars>
      </dgm:prSet>
      <dgm:spPr/>
    </dgm:pt>
    <dgm:pt modelId="{4DA46A62-273E-4145-8FCB-7A997F41AC7B}" type="pres">
      <dgm:prSet presAssocID="{A2F4E237-536B-41CF-8204-88AAD56AD030}" presName="rootComposite" presStyleCnt="0"/>
      <dgm:spPr/>
    </dgm:pt>
    <dgm:pt modelId="{81C970A3-2EEF-444F-8271-F782A2B33DDA}" type="pres">
      <dgm:prSet presAssocID="{A2F4E237-536B-41CF-8204-88AAD56AD030}" presName="rootText" presStyleLbl="node3" presStyleIdx="5" presStyleCnt="9">
        <dgm:presLayoutVars>
          <dgm:chPref val="3"/>
        </dgm:presLayoutVars>
      </dgm:prSet>
      <dgm:spPr/>
    </dgm:pt>
    <dgm:pt modelId="{7959D047-C8B9-4668-BD5C-6A193101EC1F}" type="pres">
      <dgm:prSet presAssocID="{A2F4E237-536B-41CF-8204-88AAD56AD030}" presName="rootConnector" presStyleLbl="node3" presStyleIdx="5" presStyleCnt="9"/>
      <dgm:spPr/>
    </dgm:pt>
    <dgm:pt modelId="{2BF4378B-D2E9-4B45-B0C3-5F49CC34D5D6}" type="pres">
      <dgm:prSet presAssocID="{A2F4E237-536B-41CF-8204-88AAD56AD030}" presName="hierChild4" presStyleCnt="0"/>
      <dgm:spPr/>
    </dgm:pt>
    <dgm:pt modelId="{EF2861A1-DB4B-49BC-BA4A-8AB61EFDFB32}" type="pres">
      <dgm:prSet presAssocID="{A2F4E237-536B-41CF-8204-88AAD56AD030}" presName="hierChild5" presStyleCnt="0"/>
      <dgm:spPr/>
    </dgm:pt>
    <dgm:pt modelId="{C7409F51-575B-4B11-B229-17C27C0D3BD7}" type="pres">
      <dgm:prSet presAssocID="{CB71B7E0-DEA0-414A-8434-A6FEC1083090}" presName="Name37" presStyleLbl="parChTrans1D3" presStyleIdx="6" presStyleCnt="9"/>
      <dgm:spPr/>
    </dgm:pt>
    <dgm:pt modelId="{BC5702EF-344B-4B9D-A6E0-5ED65E77CA4E}" type="pres">
      <dgm:prSet presAssocID="{E5903F9D-3FF6-48B1-A61D-C0D10963647D}" presName="hierRoot2" presStyleCnt="0">
        <dgm:presLayoutVars>
          <dgm:hierBranch val="init"/>
        </dgm:presLayoutVars>
      </dgm:prSet>
      <dgm:spPr/>
    </dgm:pt>
    <dgm:pt modelId="{EE9F089E-A015-40C7-8C3A-A6610711F13C}" type="pres">
      <dgm:prSet presAssocID="{E5903F9D-3FF6-48B1-A61D-C0D10963647D}" presName="rootComposite" presStyleCnt="0"/>
      <dgm:spPr/>
    </dgm:pt>
    <dgm:pt modelId="{34D8D0D9-4C7E-405A-99EE-7F1F0DD279F1}" type="pres">
      <dgm:prSet presAssocID="{E5903F9D-3FF6-48B1-A61D-C0D10963647D}" presName="rootText" presStyleLbl="node3" presStyleIdx="6" presStyleCnt="9">
        <dgm:presLayoutVars>
          <dgm:chPref val="3"/>
        </dgm:presLayoutVars>
      </dgm:prSet>
      <dgm:spPr/>
    </dgm:pt>
    <dgm:pt modelId="{2B4CD869-269B-46B7-85DE-77C14D4FCFA4}" type="pres">
      <dgm:prSet presAssocID="{E5903F9D-3FF6-48B1-A61D-C0D10963647D}" presName="rootConnector" presStyleLbl="node3" presStyleIdx="6" presStyleCnt="9"/>
      <dgm:spPr/>
    </dgm:pt>
    <dgm:pt modelId="{0CFA7ACC-4031-4AF8-97D8-5E8FC3D65D41}" type="pres">
      <dgm:prSet presAssocID="{E5903F9D-3FF6-48B1-A61D-C0D10963647D}" presName="hierChild4" presStyleCnt="0"/>
      <dgm:spPr/>
    </dgm:pt>
    <dgm:pt modelId="{D8F8CE1B-CE23-43E5-A294-3EFE56BE18F8}" type="pres">
      <dgm:prSet presAssocID="{E5903F9D-3FF6-48B1-A61D-C0D10963647D}" presName="hierChild5" presStyleCnt="0"/>
      <dgm:spPr/>
    </dgm:pt>
    <dgm:pt modelId="{DF3C0DA8-1F40-4D1C-870A-22499C946831}" type="pres">
      <dgm:prSet presAssocID="{78D7D6E8-C73D-4EF4-A6D0-8E3D53BA64C6}" presName="Name37" presStyleLbl="parChTrans1D3" presStyleIdx="7" presStyleCnt="9"/>
      <dgm:spPr/>
    </dgm:pt>
    <dgm:pt modelId="{3D22F442-5D33-4643-A2AF-782B2669D1E3}" type="pres">
      <dgm:prSet presAssocID="{CF665D21-6604-44C9-9440-409808192812}" presName="hierRoot2" presStyleCnt="0">
        <dgm:presLayoutVars>
          <dgm:hierBranch val="init"/>
        </dgm:presLayoutVars>
      </dgm:prSet>
      <dgm:spPr/>
    </dgm:pt>
    <dgm:pt modelId="{A73EA65A-0131-4A15-BD4E-EB5CBFA207AC}" type="pres">
      <dgm:prSet presAssocID="{CF665D21-6604-44C9-9440-409808192812}" presName="rootComposite" presStyleCnt="0"/>
      <dgm:spPr/>
    </dgm:pt>
    <dgm:pt modelId="{A61AFDA1-BF2D-4912-A575-B85F1E4CE7D1}" type="pres">
      <dgm:prSet presAssocID="{CF665D21-6604-44C9-9440-409808192812}" presName="rootText" presStyleLbl="node3" presStyleIdx="7" presStyleCnt="9">
        <dgm:presLayoutVars>
          <dgm:chPref val="3"/>
        </dgm:presLayoutVars>
      </dgm:prSet>
      <dgm:spPr/>
    </dgm:pt>
    <dgm:pt modelId="{365045F2-C284-43EB-8906-207048D39038}" type="pres">
      <dgm:prSet presAssocID="{CF665D21-6604-44C9-9440-409808192812}" presName="rootConnector" presStyleLbl="node3" presStyleIdx="7" presStyleCnt="9"/>
      <dgm:spPr/>
    </dgm:pt>
    <dgm:pt modelId="{120C9D5F-118D-4A76-A773-0744100D2D4A}" type="pres">
      <dgm:prSet presAssocID="{CF665D21-6604-44C9-9440-409808192812}" presName="hierChild4" presStyleCnt="0"/>
      <dgm:spPr/>
    </dgm:pt>
    <dgm:pt modelId="{EB6F5594-F8C6-45F1-83C9-1F4141F611C2}" type="pres">
      <dgm:prSet presAssocID="{CF665D21-6604-44C9-9440-409808192812}" presName="hierChild5" presStyleCnt="0"/>
      <dgm:spPr/>
    </dgm:pt>
    <dgm:pt modelId="{73FAD51A-0608-4134-B0B4-A24E299E409D}" type="pres">
      <dgm:prSet presAssocID="{212BFBF9-8706-42AC-961E-8E50B4B866AE}" presName="Name37" presStyleLbl="parChTrans1D3" presStyleIdx="8" presStyleCnt="9"/>
      <dgm:spPr/>
    </dgm:pt>
    <dgm:pt modelId="{253AB30D-D152-4A32-AD6A-3704A54314E7}" type="pres">
      <dgm:prSet presAssocID="{BB3D83E6-97C1-45A0-97FC-0C574A1E4267}" presName="hierRoot2" presStyleCnt="0">
        <dgm:presLayoutVars>
          <dgm:hierBranch val="init"/>
        </dgm:presLayoutVars>
      </dgm:prSet>
      <dgm:spPr/>
    </dgm:pt>
    <dgm:pt modelId="{664BD394-DF93-4B01-9024-909EEED610F1}" type="pres">
      <dgm:prSet presAssocID="{BB3D83E6-97C1-45A0-97FC-0C574A1E4267}" presName="rootComposite" presStyleCnt="0"/>
      <dgm:spPr/>
    </dgm:pt>
    <dgm:pt modelId="{60DF370C-79BC-4E1D-B703-F4BF91D3C226}" type="pres">
      <dgm:prSet presAssocID="{BB3D83E6-97C1-45A0-97FC-0C574A1E4267}" presName="rootText" presStyleLbl="node3" presStyleIdx="8" presStyleCnt="9">
        <dgm:presLayoutVars>
          <dgm:chPref val="3"/>
        </dgm:presLayoutVars>
      </dgm:prSet>
      <dgm:spPr/>
    </dgm:pt>
    <dgm:pt modelId="{9F670B66-2AF5-4184-AF21-BE18C10D2BF3}" type="pres">
      <dgm:prSet presAssocID="{BB3D83E6-97C1-45A0-97FC-0C574A1E4267}" presName="rootConnector" presStyleLbl="node3" presStyleIdx="8" presStyleCnt="9"/>
      <dgm:spPr/>
    </dgm:pt>
    <dgm:pt modelId="{DB25819D-E159-456D-885E-EE2317F8E847}" type="pres">
      <dgm:prSet presAssocID="{BB3D83E6-97C1-45A0-97FC-0C574A1E4267}" presName="hierChild4" presStyleCnt="0"/>
      <dgm:spPr/>
    </dgm:pt>
    <dgm:pt modelId="{FB24747F-3710-41E5-9B15-762FBFFAD4EF}" type="pres">
      <dgm:prSet presAssocID="{BB3D83E6-97C1-45A0-97FC-0C574A1E4267}" presName="hierChild5" presStyleCnt="0"/>
      <dgm:spPr/>
    </dgm:pt>
    <dgm:pt modelId="{6A243C5C-41D3-4CFF-94E0-5DAA5A267119}" type="pres">
      <dgm:prSet presAssocID="{19BBCBC0-285A-4946-9D1E-FE700E589C9F}" presName="hierChild5" presStyleCnt="0"/>
      <dgm:spPr/>
    </dgm:pt>
    <dgm:pt modelId="{0C4E7BF9-0F2F-4CA3-B5B1-ABC4D743D9D5}" type="pres">
      <dgm:prSet presAssocID="{95327239-4732-434C-8946-1EF4C9D67256}" presName="hierChild3" presStyleCnt="0"/>
      <dgm:spPr/>
    </dgm:pt>
  </dgm:ptLst>
  <dgm:cxnLst>
    <dgm:cxn modelId="{138AE701-597F-47F1-ADE1-673503E40486}" type="presOf" srcId="{A256F9F7-363A-4A5B-A868-ADFEC7FF15B7}" destId="{66318BCF-E9FB-4654-B3D4-98548585F886}" srcOrd="1" destOrd="0" presId="urn:microsoft.com/office/officeart/2005/8/layout/orgChart1"/>
    <dgm:cxn modelId="{95DD5504-283B-4A42-A1A3-E07F6CD1B348}" srcId="{95327239-4732-434C-8946-1EF4C9D67256}" destId="{2024A9D2-DC12-4CB6-A4BE-5DF6F725641D}" srcOrd="2" destOrd="0" parTransId="{33165B08-4D29-4124-8FE6-3662DA1AD9F4}" sibTransId="{0DFEF736-B804-4F5E-8428-96B6C3903E3F}"/>
    <dgm:cxn modelId="{6C599B05-66B5-4C2F-BCB8-BD21B4CB46D9}" srcId="{19BBCBC0-285A-4946-9D1E-FE700E589C9F}" destId="{BB3D83E6-97C1-45A0-97FC-0C574A1E4267}" srcOrd="3" destOrd="0" parTransId="{212BFBF9-8706-42AC-961E-8E50B4B866AE}" sibTransId="{F48F6E8A-0D95-4891-8049-F7A959BB206A}"/>
    <dgm:cxn modelId="{C4ED0806-2CCB-448A-A0C2-FEB5D0FC232D}" type="presOf" srcId="{AA189EC4-BD93-46BC-9A08-AA548365F877}" destId="{7400C161-B07A-4248-9EDD-729D58D9529A}" srcOrd="0" destOrd="0" presId="urn:microsoft.com/office/officeart/2005/8/layout/orgChart1"/>
    <dgm:cxn modelId="{CB57A908-A7F3-4CB1-A7DD-B4859EBFAA06}" type="presOf" srcId="{67348101-45C9-40E3-A0F3-6C805FA96F59}" destId="{62B0061D-D985-4A57-BDB8-C8E4E72E20C1}" srcOrd="0" destOrd="0" presId="urn:microsoft.com/office/officeart/2005/8/layout/orgChart1"/>
    <dgm:cxn modelId="{C2F07C19-5582-4624-B273-ED85F99397C4}" type="presOf" srcId="{95327239-4732-434C-8946-1EF4C9D67256}" destId="{E9F420A6-C3B0-4561-B2F7-9DCBE5B35133}" srcOrd="1" destOrd="0" presId="urn:microsoft.com/office/officeart/2005/8/layout/orgChart1"/>
    <dgm:cxn modelId="{19C5B522-5243-4A80-98FE-595A65ED139D}" srcId="{A256F9F7-363A-4A5B-A868-ADFEC7FF15B7}" destId="{733940F9-EEC0-4C12-AAFA-23D9F70CB9F4}" srcOrd="2" destOrd="0" parTransId="{4B84A7E2-3F18-4DE4-9E99-D5B94D5CDB24}" sibTransId="{C5C780D6-3E3C-4900-B043-9F1F2791B1A0}"/>
    <dgm:cxn modelId="{7F5DAB28-6EB3-489B-A10E-7D87E672B135}" type="presOf" srcId="{2B2EC009-597C-45A4-8110-A34024AEE59F}" destId="{4F6EF02F-894D-44CC-8FD9-CCCD6906F40A}" srcOrd="1" destOrd="0" presId="urn:microsoft.com/office/officeart/2005/8/layout/orgChart1"/>
    <dgm:cxn modelId="{4C6AEB29-65D7-4DE2-B842-338B7CD20C85}" srcId="{19BBCBC0-285A-4946-9D1E-FE700E589C9F}" destId="{A2F4E237-536B-41CF-8204-88AAD56AD030}" srcOrd="0" destOrd="0" parTransId="{C16AB806-E966-4DB9-A2FE-3E4943ADBFB4}" sibTransId="{5487C68B-2EA4-4E8C-9812-6ECE4D05F3BB}"/>
    <dgm:cxn modelId="{A04DFA3B-CFD0-483B-B34A-F2EBE9624E2C}" srcId="{2024A9D2-DC12-4CB6-A4BE-5DF6F725641D}" destId="{2B2EC009-597C-45A4-8110-A34024AEE59F}" srcOrd="0" destOrd="0" parTransId="{E4EA5964-D95E-4EA9-AB7E-CBF5E5265377}" sibTransId="{1912A53E-B01A-4786-8DB9-343FC81DA2FF}"/>
    <dgm:cxn modelId="{87C4915C-8728-4D18-ADE1-6A87B90F468B}" type="presOf" srcId="{E4EA5964-D95E-4EA9-AB7E-CBF5E5265377}" destId="{406E169D-7D60-4B64-A16F-AB42CE6A9A5F}" srcOrd="0" destOrd="0" presId="urn:microsoft.com/office/officeart/2005/8/layout/orgChart1"/>
    <dgm:cxn modelId="{40273C66-DE1D-43D1-87C6-DC2A251EDC36}" type="presOf" srcId="{AA189EC4-BD93-46BC-9A08-AA548365F877}" destId="{BCE1D59F-1C27-4A00-A295-2D7E01898739}" srcOrd="1" destOrd="0" presId="urn:microsoft.com/office/officeart/2005/8/layout/orgChart1"/>
    <dgm:cxn modelId="{F352FF66-65AC-4B6E-ABCD-392C8A731F4D}" type="presOf" srcId="{2024A9D2-DC12-4CB6-A4BE-5DF6F725641D}" destId="{661D5FD4-4846-4EBB-AF7D-7AF3163D5BCD}" srcOrd="1" destOrd="0" presId="urn:microsoft.com/office/officeart/2005/8/layout/orgChart1"/>
    <dgm:cxn modelId="{0BD2644D-AE16-4AE3-8CE4-5C3F779B8931}" type="presOf" srcId="{56069600-3EA5-47C9-8548-28481030D19E}" destId="{570D34EA-5806-4D50-BDE2-1AE4C4412033}" srcOrd="0" destOrd="0" presId="urn:microsoft.com/office/officeart/2005/8/layout/orgChart1"/>
    <dgm:cxn modelId="{5C215E52-EE29-49C6-A7E7-024E78850A53}" srcId="{95327239-4732-434C-8946-1EF4C9D67256}" destId="{A256F9F7-363A-4A5B-A868-ADFEC7FF15B7}" srcOrd="1" destOrd="0" parTransId="{54169182-5888-410E-81A0-653876CB17AA}" sibTransId="{51E295ED-E1A7-4AE2-BC9A-BDBC7362D1B0}"/>
    <dgm:cxn modelId="{882C8854-0640-43DB-A51A-7426C0ACD84E}" type="presOf" srcId="{1CD96D9C-BB3D-466F-BC6E-1CAF63EFC3CF}" destId="{9B24E79C-F0A8-4030-A85B-E6B83CE93F6D}" srcOrd="0" destOrd="0" presId="urn:microsoft.com/office/officeart/2005/8/layout/orgChart1"/>
    <dgm:cxn modelId="{CFF5645A-5A28-4F4D-8D5C-89C329E2CC6F}" type="presOf" srcId="{78D7D6E8-C73D-4EF4-A6D0-8E3D53BA64C6}" destId="{DF3C0DA8-1F40-4D1C-870A-22499C946831}" srcOrd="0" destOrd="0" presId="urn:microsoft.com/office/officeart/2005/8/layout/orgChart1"/>
    <dgm:cxn modelId="{8D2F127B-3AD1-40F2-AEC0-0B7B5DC44861}" type="presOf" srcId="{F8038F9C-9ABB-4CE3-AB81-B466619FEC11}" destId="{09C0B947-97E3-41C9-82E9-836EC4FCDCF8}" srcOrd="0" destOrd="0" presId="urn:microsoft.com/office/officeart/2005/8/layout/orgChart1"/>
    <dgm:cxn modelId="{B9232282-125D-45E8-A061-E844D8A3AF75}" type="presOf" srcId="{AC925D0B-5B41-419A-8BDA-55FFDAD75BD2}" destId="{BC4C0FB6-E1D5-42E8-B322-6B46FAF4DF17}" srcOrd="0" destOrd="0" presId="urn:microsoft.com/office/officeart/2005/8/layout/orgChart1"/>
    <dgm:cxn modelId="{42350B86-7DF0-4744-B399-08BEA98B1D8C}" type="presOf" srcId="{54169182-5888-410E-81A0-653876CB17AA}" destId="{E0DBFC14-AEFA-4FA4-B2CE-140A13304759}" srcOrd="0" destOrd="0" presId="urn:microsoft.com/office/officeart/2005/8/layout/orgChart1"/>
    <dgm:cxn modelId="{DA7F3187-616E-4211-BF67-7864AB640F23}" type="presOf" srcId="{2DE4FEF7-0DD3-46BE-A401-023D024CD099}" destId="{F1A1838C-453F-411F-9839-E708BB9EF9EA}" srcOrd="0" destOrd="0" presId="urn:microsoft.com/office/officeart/2005/8/layout/orgChart1"/>
    <dgm:cxn modelId="{82B8E888-C0FA-4CCC-80F1-7C63E66D2D17}" type="presOf" srcId="{95327239-4732-434C-8946-1EF4C9D67256}" destId="{FDDF1714-A893-4BD0-9BA8-7D130E0A4DA1}" srcOrd="0" destOrd="0" presId="urn:microsoft.com/office/officeart/2005/8/layout/orgChart1"/>
    <dgm:cxn modelId="{8346B18A-C01D-4E6D-A036-827AA5E58547}" type="presOf" srcId="{19BBCBC0-285A-4946-9D1E-FE700E589C9F}" destId="{6EA74097-D4B9-46A6-BF79-E8593E071346}" srcOrd="1" destOrd="0" presId="urn:microsoft.com/office/officeart/2005/8/layout/orgChart1"/>
    <dgm:cxn modelId="{E6D1BD8E-CA10-48EB-BE95-43E57612027D}" type="presOf" srcId="{19BBCBC0-285A-4946-9D1E-FE700E589C9F}" destId="{D44918A3-7704-468D-A3A1-5CE73748492D}" srcOrd="0" destOrd="0" presId="urn:microsoft.com/office/officeart/2005/8/layout/orgChart1"/>
    <dgm:cxn modelId="{7996F78F-0C76-4AEC-AAE9-739EA99B9193}" type="presOf" srcId="{2024A9D2-DC12-4CB6-A4BE-5DF6F725641D}" destId="{DAB585FC-E81F-44B2-8867-E374D878AE1A}" srcOrd="0" destOrd="0" presId="urn:microsoft.com/office/officeart/2005/8/layout/orgChart1"/>
    <dgm:cxn modelId="{5C87FE95-5518-47E8-9D1C-0D67C4B2D652}" type="presOf" srcId="{4B84A7E2-3F18-4DE4-9E99-D5B94D5CDB24}" destId="{D1F02590-7469-4E31-83D6-B0826470DB3C}" srcOrd="0" destOrd="0" presId="urn:microsoft.com/office/officeart/2005/8/layout/orgChart1"/>
    <dgm:cxn modelId="{4036A3A1-06D6-4B1E-8585-CECCC112B569}" type="presOf" srcId="{E5903F9D-3FF6-48B1-A61D-C0D10963647D}" destId="{34D8D0D9-4C7E-405A-99EE-7F1F0DD279F1}" srcOrd="0" destOrd="0" presId="urn:microsoft.com/office/officeart/2005/8/layout/orgChart1"/>
    <dgm:cxn modelId="{BB39B1A2-ED8C-4FFA-87F0-8A8CB4F2424B}" type="presOf" srcId="{A2F4E237-536B-41CF-8204-88AAD56AD030}" destId="{7959D047-C8B9-4668-BD5C-6A193101EC1F}" srcOrd="1" destOrd="0" presId="urn:microsoft.com/office/officeart/2005/8/layout/orgChart1"/>
    <dgm:cxn modelId="{BF7381A9-0C79-4B0B-8685-54B72B46EE42}" type="presOf" srcId="{8A402084-A360-45DB-89F4-724F1A5EBBDB}" destId="{85BC939F-4B08-42DC-B030-DC97DE9E54FC}" srcOrd="0" destOrd="0" presId="urn:microsoft.com/office/officeart/2005/8/layout/orgChart1"/>
    <dgm:cxn modelId="{ADDE6CAE-58FF-4F53-80BE-1B90C45E1C80}" srcId="{A256F9F7-363A-4A5B-A868-ADFEC7FF15B7}" destId="{AA189EC4-BD93-46BC-9A08-AA548365F877}" srcOrd="0" destOrd="0" parTransId="{8A64EEBF-EA84-4EDB-B782-A7ACA764B120}" sibTransId="{F7660F3E-7500-4211-A4D5-8AF219E1BA74}"/>
    <dgm:cxn modelId="{60514BAF-9232-448F-9B8E-766C2180DD45}" srcId="{19BBCBC0-285A-4946-9D1E-FE700E589C9F}" destId="{CF665D21-6604-44C9-9440-409808192812}" srcOrd="2" destOrd="0" parTransId="{78D7D6E8-C73D-4EF4-A6D0-8E3D53BA64C6}" sibTransId="{C68BB876-27D4-455A-A854-31F264862A4E}"/>
    <dgm:cxn modelId="{C68063B4-5C9E-473C-8816-7C18250543C0}" type="presOf" srcId="{BB3D83E6-97C1-45A0-97FC-0C574A1E4267}" destId="{60DF370C-79BC-4E1D-B703-F4BF91D3C226}" srcOrd="0" destOrd="0" presId="urn:microsoft.com/office/officeart/2005/8/layout/orgChart1"/>
    <dgm:cxn modelId="{4E8B38B6-1F7E-4CEA-9D9F-9AD4420ED13F}" srcId="{95327239-4732-434C-8946-1EF4C9D67256}" destId="{19BBCBC0-285A-4946-9D1E-FE700E589C9F}" srcOrd="3" destOrd="0" parTransId="{56069600-3EA5-47C9-8548-28481030D19E}" sibTransId="{0C9A42F0-2FC0-4C0A-9CBB-BEB271E7E59F}"/>
    <dgm:cxn modelId="{2E097EBB-C698-43E4-AF13-1E503BFA4220}" type="presOf" srcId="{733940F9-EEC0-4C12-AAFA-23D9F70CB9F4}" destId="{5CE075F6-58BC-426D-8735-CBD44F1239AC}" srcOrd="1" destOrd="0" presId="urn:microsoft.com/office/officeart/2005/8/layout/orgChart1"/>
    <dgm:cxn modelId="{9FC502BD-B93E-49CC-8A5E-E83B3C8123CC}" type="presOf" srcId="{1CD96D9C-BB3D-466F-BC6E-1CAF63EFC3CF}" destId="{928B96A6-CE73-477A-9AAD-AA3E10619BB7}" srcOrd="1" destOrd="0" presId="urn:microsoft.com/office/officeart/2005/8/layout/orgChart1"/>
    <dgm:cxn modelId="{5CC40CBF-EA35-4E39-82F9-8DC0F764C8D0}" type="presOf" srcId="{CF665D21-6604-44C9-9440-409808192812}" destId="{A61AFDA1-BF2D-4912-A575-B85F1E4CE7D1}" srcOrd="0" destOrd="0" presId="urn:microsoft.com/office/officeart/2005/8/layout/orgChart1"/>
    <dgm:cxn modelId="{2A36A2BF-46C8-4781-BFA8-ACC8EB9E642D}" type="presOf" srcId="{733940F9-EEC0-4C12-AAFA-23D9F70CB9F4}" destId="{9C4DD359-C70A-4477-899D-D980E55D3643}" srcOrd="0" destOrd="0" presId="urn:microsoft.com/office/officeart/2005/8/layout/orgChart1"/>
    <dgm:cxn modelId="{E4A3C5C4-B11F-4BDC-AACF-86DD78E4D657}" type="presOf" srcId="{8A64EEBF-EA84-4EDB-B782-A7ACA764B120}" destId="{598BCA67-3EE7-4578-B3D6-A24955F12816}" srcOrd="0" destOrd="0" presId="urn:microsoft.com/office/officeart/2005/8/layout/orgChart1"/>
    <dgm:cxn modelId="{26E24BC8-1236-499C-BA4B-62480B4D7C13}" type="presOf" srcId="{9F8AEC87-B75F-42E6-A64C-AF7E8FAB1206}" destId="{7A5A3CDA-E4FF-469B-8642-6CBC9640899D}" srcOrd="0" destOrd="0" presId="urn:microsoft.com/office/officeart/2005/8/layout/orgChart1"/>
    <dgm:cxn modelId="{1AB67FCF-585F-454D-B0A3-89815255690A}" type="presOf" srcId="{CB71B7E0-DEA0-414A-8434-A6FEC1083090}" destId="{C7409F51-575B-4B11-B229-17C27C0D3BD7}" srcOrd="0" destOrd="0" presId="urn:microsoft.com/office/officeart/2005/8/layout/orgChart1"/>
    <dgm:cxn modelId="{69275AD0-9CD8-4CAD-A0C8-DC8F95F476E5}" type="presOf" srcId="{67348101-45C9-40E3-A0F3-6C805FA96F59}" destId="{F4255198-E578-4FF3-98F2-E8FE83CAD468}" srcOrd="1" destOrd="0" presId="urn:microsoft.com/office/officeart/2005/8/layout/orgChart1"/>
    <dgm:cxn modelId="{7FFBA4D1-EF3B-438A-87E7-923F8BA0ABB7}" type="presOf" srcId="{A2F4E237-536B-41CF-8204-88AAD56AD030}" destId="{81C970A3-2EEF-444F-8271-F782A2B33DDA}" srcOrd="0" destOrd="0" presId="urn:microsoft.com/office/officeart/2005/8/layout/orgChart1"/>
    <dgm:cxn modelId="{7C6ADCD1-16FF-4EC2-99C0-B2A9DFBA92D0}" type="presOf" srcId="{BB3D83E6-97C1-45A0-97FC-0C574A1E4267}" destId="{9F670B66-2AF5-4184-AF21-BE18C10D2BF3}" srcOrd="1" destOrd="0" presId="urn:microsoft.com/office/officeart/2005/8/layout/orgChart1"/>
    <dgm:cxn modelId="{312443D3-6B4D-4A3A-8D27-04A164FE0A8E}" type="presOf" srcId="{C16AB806-E966-4DB9-A2FE-3E4943ADBFB4}" destId="{4E043F54-8D1F-4992-8FFE-2038A4D417EB}" srcOrd="0" destOrd="0" presId="urn:microsoft.com/office/officeart/2005/8/layout/orgChart1"/>
    <dgm:cxn modelId="{1593F1D7-D196-40B3-9D6D-F5C8DE6238B0}" type="presOf" srcId="{212BFBF9-8706-42AC-961E-8E50B4B866AE}" destId="{73FAD51A-0608-4134-B0B4-A24E299E409D}" srcOrd="0" destOrd="0" presId="urn:microsoft.com/office/officeart/2005/8/layout/orgChart1"/>
    <dgm:cxn modelId="{1D1F2AD8-02C9-45BD-AB3A-5AD4BB835CC2}" type="presOf" srcId="{A256F9F7-363A-4A5B-A868-ADFEC7FF15B7}" destId="{F6123D74-5341-471E-9E48-87EB69F895E5}" srcOrd="0" destOrd="0" presId="urn:microsoft.com/office/officeart/2005/8/layout/orgChart1"/>
    <dgm:cxn modelId="{17DE1DDD-0702-4B7D-8741-70DE9B095920}" srcId="{8A402084-A360-45DB-89F4-724F1A5EBBDB}" destId="{95327239-4732-434C-8946-1EF4C9D67256}" srcOrd="0" destOrd="0" parTransId="{9E1C23AC-5503-4B4E-AD19-91441AFD0305}" sibTransId="{5785952D-6435-40D5-AE40-2104E26B6F63}"/>
    <dgm:cxn modelId="{07D84FDE-AC50-4ECB-94A6-4E193C2CB369}" srcId="{95327239-4732-434C-8946-1EF4C9D67256}" destId="{1CD96D9C-BB3D-466F-BC6E-1CAF63EFC3CF}" srcOrd="0" destOrd="0" parTransId="{9F8AEC87-B75F-42E6-A64C-AF7E8FAB1206}" sibTransId="{94E5BEA4-DE04-4FBC-9D93-C8343DAA1123}"/>
    <dgm:cxn modelId="{2F72ABDE-B5A8-4818-AB16-D1EA5867FAA6}" srcId="{A256F9F7-363A-4A5B-A868-ADFEC7FF15B7}" destId="{2DE4FEF7-0DD3-46BE-A401-023D024CD099}" srcOrd="3" destOrd="0" parTransId="{F8038F9C-9ABB-4CE3-AB81-B466619FEC11}" sibTransId="{9FE891D8-5BEF-4D7C-A1C3-F4927EE2AFC4}"/>
    <dgm:cxn modelId="{0D321DE3-085C-42C0-B8ED-9FB47E86769A}" type="presOf" srcId="{E5903F9D-3FF6-48B1-A61D-C0D10963647D}" destId="{2B4CD869-269B-46B7-85DE-77C14D4FCFA4}" srcOrd="1" destOrd="0" presId="urn:microsoft.com/office/officeart/2005/8/layout/orgChart1"/>
    <dgm:cxn modelId="{CEF43EE9-9EA3-4C7F-9BB2-936343CEAE04}" type="presOf" srcId="{2B2EC009-597C-45A4-8110-A34024AEE59F}" destId="{DCEDB005-6498-47DB-97AB-41329A103DF4}" srcOrd="0" destOrd="0" presId="urn:microsoft.com/office/officeart/2005/8/layout/orgChart1"/>
    <dgm:cxn modelId="{2A066AEF-DDDE-479B-8348-C98E234B1D78}" srcId="{19BBCBC0-285A-4946-9D1E-FE700E589C9F}" destId="{E5903F9D-3FF6-48B1-A61D-C0D10963647D}" srcOrd="1" destOrd="0" parTransId="{CB71B7E0-DEA0-414A-8434-A6FEC1083090}" sibTransId="{99F56A0C-820B-4F2C-B004-F945657D920F}"/>
    <dgm:cxn modelId="{D56CCDF6-3178-438C-8B32-29FE952E5152}" type="presOf" srcId="{2DE4FEF7-0DD3-46BE-A401-023D024CD099}" destId="{C7648442-B11E-428A-8393-E8BEDD9690D4}" srcOrd="1" destOrd="0" presId="urn:microsoft.com/office/officeart/2005/8/layout/orgChart1"/>
    <dgm:cxn modelId="{B5A35CF7-C6B3-4342-9AE6-708986A41D23}" type="presOf" srcId="{CF665D21-6604-44C9-9440-409808192812}" destId="{365045F2-C284-43EB-8906-207048D39038}" srcOrd="1" destOrd="0" presId="urn:microsoft.com/office/officeart/2005/8/layout/orgChart1"/>
    <dgm:cxn modelId="{D2C5D4FA-8017-42CA-AF8E-F55F6736C6B0}" srcId="{A256F9F7-363A-4A5B-A868-ADFEC7FF15B7}" destId="{67348101-45C9-40E3-A0F3-6C805FA96F59}" srcOrd="1" destOrd="0" parTransId="{AC925D0B-5B41-419A-8BDA-55FFDAD75BD2}" sibTransId="{ED8D3F69-CA13-4D38-AF87-7F0927D3088C}"/>
    <dgm:cxn modelId="{BA07DAFD-0269-46BE-9FB3-835DD69A7630}" type="presOf" srcId="{33165B08-4D29-4124-8FE6-3662DA1AD9F4}" destId="{EAE56CA8-99B8-48BD-BA56-D69740C45931}" srcOrd="0" destOrd="0" presId="urn:microsoft.com/office/officeart/2005/8/layout/orgChart1"/>
    <dgm:cxn modelId="{16F5875C-BC3D-402C-847D-B4590D32F526}" type="presParOf" srcId="{85BC939F-4B08-42DC-B030-DC97DE9E54FC}" destId="{CB4C4713-655A-455F-87ED-A2D6CDBC7126}" srcOrd="0" destOrd="0" presId="urn:microsoft.com/office/officeart/2005/8/layout/orgChart1"/>
    <dgm:cxn modelId="{444AFA60-0549-4B93-BA3D-616FB2BEB106}" type="presParOf" srcId="{CB4C4713-655A-455F-87ED-A2D6CDBC7126}" destId="{A0E1C8AE-512E-41C4-905C-8CF1845BAE3F}" srcOrd="0" destOrd="0" presId="urn:microsoft.com/office/officeart/2005/8/layout/orgChart1"/>
    <dgm:cxn modelId="{13C1BB87-D4D2-4E97-898C-9D854DE2CB8E}" type="presParOf" srcId="{A0E1C8AE-512E-41C4-905C-8CF1845BAE3F}" destId="{FDDF1714-A893-4BD0-9BA8-7D130E0A4DA1}" srcOrd="0" destOrd="0" presId="urn:microsoft.com/office/officeart/2005/8/layout/orgChart1"/>
    <dgm:cxn modelId="{A4064A10-037D-4ED8-B4FC-4B802798174B}" type="presParOf" srcId="{A0E1C8AE-512E-41C4-905C-8CF1845BAE3F}" destId="{E9F420A6-C3B0-4561-B2F7-9DCBE5B35133}" srcOrd="1" destOrd="0" presId="urn:microsoft.com/office/officeart/2005/8/layout/orgChart1"/>
    <dgm:cxn modelId="{BFCC224D-2766-408D-A8F8-A6EECC078C97}" type="presParOf" srcId="{CB4C4713-655A-455F-87ED-A2D6CDBC7126}" destId="{12C313B8-8BD4-4EF8-B793-D54CC35016A5}" srcOrd="1" destOrd="0" presId="urn:microsoft.com/office/officeart/2005/8/layout/orgChart1"/>
    <dgm:cxn modelId="{08DC8B3C-051F-483A-87DA-893E3E2969F6}" type="presParOf" srcId="{12C313B8-8BD4-4EF8-B793-D54CC35016A5}" destId="{7A5A3CDA-E4FF-469B-8642-6CBC9640899D}" srcOrd="0" destOrd="0" presId="urn:microsoft.com/office/officeart/2005/8/layout/orgChart1"/>
    <dgm:cxn modelId="{BCEB06A5-F5C2-4A2C-83B5-504D17DCADB8}" type="presParOf" srcId="{12C313B8-8BD4-4EF8-B793-D54CC35016A5}" destId="{D3F28EC6-4D78-4C8E-9A81-9AD394B97674}" srcOrd="1" destOrd="0" presId="urn:microsoft.com/office/officeart/2005/8/layout/orgChart1"/>
    <dgm:cxn modelId="{D898F111-A631-4266-BEDE-28767F8FC022}" type="presParOf" srcId="{D3F28EC6-4D78-4C8E-9A81-9AD394B97674}" destId="{439431AF-92E8-4497-9100-FBCDD250C052}" srcOrd="0" destOrd="0" presId="urn:microsoft.com/office/officeart/2005/8/layout/orgChart1"/>
    <dgm:cxn modelId="{ED212279-9D14-44F1-9DAB-C6B783B76C3B}" type="presParOf" srcId="{439431AF-92E8-4497-9100-FBCDD250C052}" destId="{9B24E79C-F0A8-4030-A85B-E6B83CE93F6D}" srcOrd="0" destOrd="0" presId="urn:microsoft.com/office/officeart/2005/8/layout/orgChart1"/>
    <dgm:cxn modelId="{D6DDC6C9-ACF0-4AC1-8388-81A5BEB60651}" type="presParOf" srcId="{439431AF-92E8-4497-9100-FBCDD250C052}" destId="{928B96A6-CE73-477A-9AAD-AA3E10619BB7}" srcOrd="1" destOrd="0" presId="urn:microsoft.com/office/officeart/2005/8/layout/orgChart1"/>
    <dgm:cxn modelId="{00A00A6D-D86A-442D-B061-4714D8BD13F6}" type="presParOf" srcId="{D3F28EC6-4D78-4C8E-9A81-9AD394B97674}" destId="{E11DE998-F992-4044-854A-0D895EA02BA6}" srcOrd="1" destOrd="0" presId="urn:microsoft.com/office/officeart/2005/8/layout/orgChart1"/>
    <dgm:cxn modelId="{22AC7172-8F1F-4213-AE18-A53A2B2FF781}" type="presParOf" srcId="{D3F28EC6-4D78-4C8E-9A81-9AD394B97674}" destId="{55282F7C-E4AE-4C96-B9BE-CA343E048F51}" srcOrd="2" destOrd="0" presId="urn:microsoft.com/office/officeart/2005/8/layout/orgChart1"/>
    <dgm:cxn modelId="{B26BB22C-5DD8-420F-B48E-B7B99BD91DD7}" type="presParOf" srcId="{12C313B8-8BD4-4EF8-B793-D54CC35016A5}" destId="{E0DBFC14-AEFA-4FA4-B2CE-140A13304759}" srcOrd="2" destOrd="0" presId="urn:microsoft.com/office/officeart/2005/8/layout/orgChart1"/>
    <dgm:cxn modelId="{03E0B1BE-627B-4A1B-B200-394490A3DB84}" type="presParOf" srcId="{12C313B8-8BD4-4EF8-B793-D54CC35016A5}" destId="{2AD25948-BF51-46BE-917D-183F67170535}" srcOrd="3" destOrd="0" presId="urn:microsoft.com/office/officeart/2005/8/layout/orgChart1"/>
    <dgm:cxn modelId="{C324C559-A5A5-4149-B1C7-F919EE0895E4}" type="presParOf" srcId="{2AD25948-BF51-46BE-917D-183F67170535}" destId="{1048B892-86B9-446E-BF8B-97CCF44915A1}" srcOrd="0" destOrd="0" presId="urn:microsoft.com/office/officeart/2005/8/layout/orgChart1"/>
    <dgm:cxn modelId="{8B1FD56B-C298-4572-9D54-2E685DAC2C10}" type="presParOf" srcId="{1048B892-86B9-446E-BF8B-97CCF44915A1}" destId="{F6123D74-5341-471E-9E48-87EB69F895E5}" srcOrd="0" destOrd="0" presId="urn:microsoft.com/office/officeart/2005/8/layout/orgChart1"/>
    <dgm:cxn modelId="{C6FDF352-D992-472F-B8C3-C2050A2ED0C5}" type="presParOf" srcId="{1048B892-86B9-446E-BF8B-97CCF44915A1}" destId="{66318BCF-E9FB-4654-B3D4-98548585F886}" srcOrd="1" destOrd="0" presId="urn:microsoft.com/office/officeart/2005/8/layout/orgChart1"/>
    <dgm:cxn modelId="{02AAB782-F420-48FC-8C46-F438F382F860}" type="presParOf" srcId="{2AD25948-BF51-46BE-917D-183F67170535}" destId="{1A3FD9E2-AD16-4011-9B5E-3D45705BA2F7}" srcOrd="1" destOrd="0" presId="urn:microsoft.com/office/officeart/2005/8/layout/orgChart1"/>
    <dgm:cxn modelId="{35F732BD-37AA-4961-8FC4-053FF1093CC0}" type="presParOf" srcId="{1A3FD9E2-AD16-4011-9B5E-3D45705BA2F7}" destId="{598BCA67-3EE7-4578-B3D6-A24955F12816}" srcOrd="0" destOrd="0" presId="urn:microsoft.com/office/officeart/2005/8/layout/orgChart1"/>
    <dgm:cxn modelId="{8286F544-9E36-43B4-88F6-C9A9EB62D7B9}" type="presParOf" srcId="{1A3FD9E2-AD16-4011-9B5E-3D45705BA2F7}" destId="{9CF80264-65EB-4DB3-9DE4-0CED8BC8DA36}" srcOrd="1" destOrd="0" presId="urn:microsoft.com/office/officeart/2005/8/layout/orgChart1"/>
    <dgm:cxn modelId="{FAFBC207-3E25-46C3-A293-A86BB38B1474}" type="presParOf" srcId="{9CF80264-65EB-4DB3-9DE4-0CED8BC8DA36}" destId="{E3A7FEAB-0278-4A75-A210-887D2A52BB92}" srcOrd="0" destOrd="0" presId="urn:microsoft.com/office/officeart/2005/8/layout/orgChart1"/>
    <dgm:cxn modelId="{90CC015A-5620-429D-AB85-45EAD2582815}" type="presParOf" srcId="{E3A7FEAB-0278-4A75-A210-887D2A52BB92}" destId="{7400C161-B07A-4248-9EDD-729D58D9529A}" srcOrd="0" destOrd="0" presId="urn:microsoft.com/office/officeart/2005/8/layout/orgChart1"/>
    <dgm:cxn modelId="{FE718779-81F5-4C95-BD35-20887E7FB106}" type="presParOf" srcId="{E3A7FEAB-0278-4A75-A210-887D2A52BB92}" destId="{BCE1D59F-1C27-4A00-A295-2D7E01898739}" srcOrd="1" destOrd="0" presId="urn:microsoft.com/office/officeart/2005/8/layout/orgChart1"/>
    <dgm:cxn modelId="{4C0E9F9D-5E9B-4873-8905-262A143D4908}" type="presParOf" srcId="{9CF80264-65EB-4DB3-9DE4-0CED8BC8DA36}" destId="{0DEDD98A-3C9C-4B97-9B68-5496FAA2607F}" srcOrd="1" destOrd="0" presId="urn:microsoft.com/office/officeart/2005/8/layout/orgChart1"/>
    <dgm:cxn modelId="{09ACE306-51BE-40C3-AA37-B71035F1C4B3}" type="presParOf" srcId="{9CF80264-65EB-4DB3-9DE4-0CED8BC8DA36}" destId="{D0CFD47E-4C71-41C0-AEF3-55BEA170E347}" srcOrd="2" destOrd="0" presId="urn:microsoft.com/office/officeart/2005/8/layout/orgChart1"/>
    <dgm:cxn modelId="{78F7F691-FE74-459A-9773-3841B383A3A5}" type="presParOf" srcId="{1A3FD9E2-AD16-4011-9B5E-3D45705BA2F7}" destId="{BC4C0FB6-E1D5-42E8-B322-6B46FAF4DF17}" srcOrd="2" destOrd="0" presId="urn:microsoft.com/office/officeart/2005/8/layout/orgChart1"/>
    <dgm:cxn modelId="{63EC240F-B201-464A-9BB4-ECCA2B903CEA}" type="presParOf" srcId="{1A3FD9E2-AD16-4011-9B5E-3D45705BA2F7}" destId="{AFAB34FC-33DD-467F-AD4B-ACE064F78D4B}" srcOrd="3" destOrd="0" presId="urn:microsoft.com/office/officeart/2005/8/layout/orgChart1"/>
    <dgm:cxn modelId="{8F0A0467-BFA8-428B-9B03-99A74422DF14}" type="presParOf" srcId="{AFAB34FC-33DD-467F-AD4B-ACE064F78D4B}" destId="{D41FE8E1-463D-4E21-9B5F-07B9D0795AC3}" srcOrd="0" destOrd="0" presId="urn:microsoft.com/office/officeart/2005/8/layout/orgChart1"/>
    <dgm:cxn modelId="{E9140661-439A-42C3-A97A-87F375E0DD0D}" type="presParOf" srcId="{D41FE8E1-463D-4E21-9B5F-07B9D0795AC3}" destId="{62B0061D-D985-4A57-BDB8-C8E4E72E20C1}" srcOrd="0" destOrd="0" presId="urn:microsoft.com/office/officeart/2005/8/layout/orgChart1"/>
    <dgm:cxn modelId="{3E7FC396-728F-4F67-96D2-BFEF44DD14A2}" type="presParOf" srcId="{D41FE8E1-463D-4E21-9B5F-07B9D0795AC3}" destId="{F4255198-E578-4FF3-98F2-E8FE83CAD468}" srcOrd="1" destOrd="0" presId="urn:microsoft.com/office/officeart/2005/8/layout/orgChart1"/>
    <dgm:cxn modelId="{EEB7EAD3-4FA4-496A-BECC-0C907162D89E}" type="presParOf" srcId="{AFAB34FC-33DD-467F-AD4B-ACE064F78D4B}" destId="{27267FB5-F72A-4E0F-AFB7-DCDBDD704873}" srcOrd="1" destOrd="0" presId="urn:microsoft.com/office/officeart/2005/8/layout/orgChart1"/>
    <dgm:cxn modelId="{B01C7170-A426-4528-AE31-990A3BBD16A8}" type="presParOf" srcId="{AFAB34FC-33DD-467F-AD4B-ACE064F78D4B}" destId="{B9F372CC-DAF7-48D6-8E44-3609EE6AF863}" srcOrd="2" destOrd="0" presId="urn:microsoft.com/office/officeart/2005/8/layout/orgChart1"/>
    <dgm:cxn modelId="{93847A13-3235-4783-80FB-A990DA19A771}" type="presParOf" srcId="{1A3FD9E2-AD16-4011-9B5E-3D45705BA2F7}" destId="{D1F02590-7469-4E31-83D6-B0826470DB3C}" srcOrd="4" destOrd="0" presId="urn:microsoft.com/office/officeart/2005/8/layout/orgChart1"/>
    <dgm:cxn modelId="{A5DAED9D-BF32-4290-8158-2166D126E672}" type="presParOf" srcId="{1A3FD9E2-AD16-4011-9B5E-3D45705BA2F7}" destId="{D5C65190-AD7B-4A85-A5A5-B0F8D48CFCD4}" srcOrd="5" destOrd="0" presId="urn:microsoft.com/office/officeart/2005/8/layout/orgChart1"/>
    <dgm:cxn modelId="{81976EE3-4503-498C-9828-3E2B6BF6093D}" type="presParOf" srcId="{D5C65190-AD7B-4A85-A5A5-B0F8D48CFCD4}" destId="{3075F79C-1F9D-4DE6-A3F0-2B4FB613B188}" srcOrd="0" destOrd="0" presId="urn:microsoft.com/office/officeart/2005/8/layout/orgChart1"/>
    <dgm:cxn modelId="{E91A73A6-3A5A-47E5-959C-C007ED0C4810}" type="presParOf" srcId="{3075F79C-1F9D-4DE6-A3F0-2B4FB613B188}" destId="{9C4DD359-C70A-4477-899D-D980E55D3643}" srcOrd="0" destOrd="0" presId="urn:microsoft.com/office/officeart/2005/8/layout/orgChart1"/>
    <dgm:cxn modelId="{136CCB2C-3CA6-4A82-9B78-E2BE69B22B80}" type="presParOf" srcId="{3075F79C-1F9D-4DE6-A3F0-2B4FB613B188}" destId="{5CE075F6-58BC-426D-8735-CBD44F1239AC}" srcOrd="1" destOrd="0" presId="urn:microsoft.com/office/officeart/2005/8/layout/orgChart1"/>
    <dgm:cxn modelId="{82CE8873-7FD3-49E0-ADCC-5DC152FF3C00}" type="presParOf" srcId="{D5C65190-AD7B-4A85-A5A5-B0F8D48CFCD4}" destId="{0699886A-C48C-4E7C-AE31-AF9BB8126C61}" srcOrd="1" destOrd="0" presId="urn:microsoft.com/office/officeart/2005/8/layout/orgChart1"/>
    <dgm:cxn modelId="{D53400C7-14AD-4BB1-99B3-797BD37B0B63}" type="presParOf" srcId="{D5C65190-AD7B-4A85-A5A5-B0F8D48CFCD4}" destId="{D4880BE9-BA07-4CA9-B803-4858EE98CDD7}" srcOrd="2" destOrd="0" presId="urn:microsoft.com/office/officeart/2005/8/layout/orgChart1"/>
    <dgm:cxn modelId="{3F8F6244-79D9-468A-B37A-2A913982837F}" type="presParOf" srcId="{1A3FD9E2-AD16-4011-9B5E-3D45705BA2F7}" destId="{09C0B947-97E3-41C9-82E9-836EC4FCDCF8}" srcOrd="6" destOrd="0" presId="urn:microsoft.com/office/officeart/2005/8/layout/orgChart1"/>
    <dgm:cxn modelId="{50C1DEEB-0023-42DF-8F05-E0E43AF66491}" type="presParOf" srcId="{1A3FD9E2-AD16-4011-9B5E-3D45705BA2F7}" destId="{F534763D-36AC-4849-B7B9-DA46966B42F3}" srcOrd="7" destOrd="0" presId="urn:microsoft.com/office/officeart/2005/8/layout/orgChart1"/>
    <dgm:cxn modelId="{49CE6ADC-03EF-4AE9-8439-4195099711E1}" type="presParOf" srcId="{F534763D-36AC-4849-B7B9-DA46966B42F3}" destId="{E6F6773A-3BEF-498C-8BCD-87FFCC8CFA52}" srcOrd="0" destOrd="0" presId="urn:microsoft.com/office/officeart/2005/8/layout/orgChart1"/>
    <dgm:cxn modelId="{C6836366-F585-410D-99C2-D5E1CFCD79F6}" type="presParOf" srcId="{E6F6773A-3BEF-498C-8BCD-87FFCC8CFA52}" destId="{F1A1838C-453F-411F-9839-E708BB9EF9EA}" srcOrd="0" destOrd="0" presId="urn:microsoft.com/office/officeart/2005/8/layout/orgChart1"/>
    <dgm:cxn modelId="{C1704F4C-23DE-4B0B-B3C6-272B9D315F9D}" type="presParOf" srcId="{E6F6773A-3BEF-498C-8BCD-87FFCC8CFA52}" destId="{C7648442-B11E-428A-8393-E8BEDD9690D4}" srcOrd="1" destOrd="0" presId="urn:microsoft.com/office/officeart/2005/8/layout/orgChart1"/>
    <dgm:cxn modelId="{EC21DF20-18AC-40BC-AD45-0F021B055025}" type="presParOf" srcId="{F534763D-36AC-4849-B7B9-DA46966B42F3}" destId="{6057B0FC-DA4B-4C95-93AD-66A1795F239E}" srcOrd="1" destOrd="0" presId="urn:microsoft.com/office/officeart/2005/8/layout/orgChart1"/>
    <dgm:cxn modelId="{7E1EE37E-2E38-4390-AD3F-BCE10770126B}" type="presParOf" srcId="{F534763D-36AC-4849-B7B9-DA46966B42F3}" destId="{5ED69704-EED5-4603-A7B8-D11A32F3E3AC}" srcOrd="2" destOrd="0" presId="urn:microsoft.com/office/officeart/2005/8/layout/orgChart1"/>
    <dgm:cxn modelId="{9143A398-9A3D-4098-8191-E9536C242247}" type="presParOf" srcId="{2AD25948-BF51-46BE-917D-183F67170535}" destId="{07594B3A-F912-404E-AA70-9357E4E0B11F}" srcOrd="2" destOrd="0" presId="urn:microsoft.com/office/officeart/2005/8/layout/orgChart1"/>
    <dgm:cxn modelId="{61421229-3F95-49B6-B8F7-CD04E9E82781}" type="presParOf" srcId="{12C313B8-8BD4-4EF8-B793-D54CC35016A5}" destId="{EAE56CA8-99B8-48BD-BA56-D69740C45931}" srcOrd="4" destOrd="0" presId="urn:microsoft.com/office/officeart/2005/8/layout/orgChart1"/>
    <dgm:cxn modelId="{7480E8BC-9B86-464E-935B-75FBB801A5BF}" type="presParOf" srcId="{12C313B8-8BD4-4EF8-B793-D54CC35016A5}" destId="{59A2C2A8-1058-47BB-BE38-D59B30F7DCAF}" srcOrd="5" destOrd="0" presId="urn:microsoft.com/office/officeart/2005/8/layout/orgChart1"/>
    <dgm:cxn modelId="{05867439-145B-4CD6-9EF0-75B0B6B4CC9F}" type="presParOf" srcId="{59A2C2A8-1058-47BB-BE38-D59B30F7DCAF}" destId="{05A16382-FFBD-4C92-B246-66C96AB87A8B}" srcOrd="0" destOrd="0" presId="urn:microsoft.com/office/officeart/2005/8/layout/orgChart1"/>
    <dgm:cxn modelId="{A33388F8-7767-445B-BC48-AAEE12517931}" type="presParOf" srcId="{05A16382-FFBD-4C92-B246-66C96AB87A8B}" destId="{DAB585FC-E81F-44B2-8867-E374D878AE1A}" srcOrd="0" destOrd="0" presId="urn:microsoft.com/office/officeart/2005/8/layout/orgChart1"/>
    <dgm:cxn modelId="{53DF076F-A631-4112-9724-3F0506AFB213}" type="presParOf" srcId="{05A16382-FFBD-4C92-B246-66C96AB87A8B}" destId="{661D5FD4-4846-4EBB-AF7D-7AF3163D5BCD}" srcOrd="1" destOrd="0" presId="urn:microsoft.com/office/officeart/2005/8/layout/orgChart1"/>
    <dgm:cxn modelId="{48DB1F38-78B1-4ED8-8B07-B28088F23DB2}" type="presParOf" srcId="{59A2C2A8-1058-47BB-BE38-D59B30F7DCAF}" destId="{694A5021-DF2A-465D-B45F-4F5C24E11091}" srcOrd="1" destOrd="0" presId="urn:microsoft.com/office/officeart/2005/8/layout/orgChart1"/>
    <dgm:cxn modelId="{4708CFF0-4D9B-4B4C-A286-0B19B8409D98}" type="presParOf" srcId="{694A5021-DF2A-465D-B45F-4F5C24E11091}" destId="{406E169D-7D60-4B64-A16F-AB42CE6A9A5F}" srcOrd="0" destOrd="0" presId="urn:microsoft.com/office/officeart/2005/8/layout/orgChart1"/>
    <dgm:cxn modelId="{8C75F50A-2A64-4EA2-8A11-A87ACA3635ED}" type="presParOf" srcId="{694A5021-DF2A-465D-B45F-4F5C24E11091}" destId="{BFD52414-2E86-4F5D-BF2F-4850F7C5626E}" srcOrd="1" destOrd="0" presId="urn:microsoft.com/office/officeart/2005/8/layout/orgChart1"/>
    <dgm:cxn modelId="{02A35482-799E-4F32-9B85-55AAE616F632}" type="presParOf" srcId="{BFD52414-2E86-4F5D-BF2F-4850F7C5626E}" destId="{268ABBF4-66EF-45CD-8869-F321B84E3BDF}" srcOrd="0" destOrd="0" presId="urn:microsoft.com/office/officeart/2005/8/layout/orgChart1"/>
    <dgm:cxn modelId="{EEACFA84-FA01-4BD1-8FFE-E6A24E4B600A}" type="presParOf" srcId="{268ABBF4-66EF-45CD-8869-F321B84E3BDF}" destId="{DCEDB005-6498-47DB-97AB-41329A103DF4}" srcOrd="0" destOrd="0" presId="urn:microsoft.com/office/officeart/2005/8/layout/orgChart1"/>
    <dgm:cxn modelId="{408AAAEA-C9D7-4A21-BF04-8175F8FD1A1F}" type="presParOf" srcId="{268ABBF4-66EF-45CD-8869-F321B84E3BDF}" destId="{4F6EF02F-894D-44CC-8FD9-CCCD6906F40A}" srcOrd="1" destOrd="0" presId="urn:microsoft.com/office/officeart/2005/8/layout/orgChart1"/>
    <dgm:cxn modelId="{208AA12A-514C-4143-B903-C953673DBE14}" type="presParOf" srcId="{BFD52414-2E86-4F5D-BF2F-4850F7C5626E}" destId="{490339AC-B8D9-4793-84A3-461BE34515A0}" srcOrd="1" destOrd="0" presId="urn:microsoft.com/office/officeart/2005/8/layout/orgChart1"/>
    <dgm:cxn modelId="{04DD8E79-20D2-4589-AD8A-FABAD47CCF18}" type="presParOf" srcId="{BFD52414-2E86-4F5D-BF2F-4850F7C5626E}" destId="{D07A1501-7A0D-4F60-B47C-250710996917}" srcOrd="2" destOrd="0" presId="urn:microsoft.com/office/officeart/2005/8/layout/orgChart1"/>
    <dgm:cxn modelId="{30FA227D-BF56-475B-BB26-10D1F1DAB57E}" type="presParOf" srcId="{59A2C2A8-1058-47BB-BE38-D59B30F7DCAF}" destId="{336A34CD-CED0-4133-B60E-62F477C366AB}" srcOrd="2" destOrd="0" presId="urn:microsoft.com/office/officeart/2005/8/layout/orgChart1"/>
    <dgm:cxn modelId="{0A54BB98-815A-4CF1-B5E1-A50C1908B2EF}" type="presParOf" srcId="{12C313B8-8BD4-4EF8-B793-D54CC35016A5}" destId="{570D34EA-5806-4D50-BDE2-1AE4C4412033}" srcOrd="6" destOrd="0" presId="urn:microsoft.com/office/officeart/2005/8/layout/orgChart1"/>
    <dgm:cxn modelId="{A7E526BA-883A-4C1E-8A30-242D0B3BF9F7}" type="presParOf" srcId="{12C313B8-8BD4-4EF8-B793-D54CC35016A5}" destId="{66C0D7B6-1331-4356-B780-123FEF323D0B}" srcOrd="7" destOrd="0" presId="urn:microsoft.com/office/officeart/2005/8/layout/orgChart1"/>
    <dgm:cxn modelId="{76ED727B-677B-4F46-BAAA-440CD96A0F74}" type="presParOf" srcId="{66C0D7B6-1331-4356-B780-123FEF323D0B}" destId="{DC8AE8D2-F5CF-4D69-AA12-64A3B101C614}" srcOrd="0" destOrd="0" presId="urn:microsoft.com/office/officeart/2005/8/layout/orgChart1"/>
    <dgm:cxn modelId="{F7C6FD43-BB0C-4FC6-B035-05D0114FC74E}" type="presParOf" srcId="{DC8AE8D2-F5CF-4D69-AA12-64A3B101C614}" destId="{D44918A3-7704-468D-A3A1-5CE73748492D}" srcOrd="0" destOrd="0" presId="urn:microsoft.com/office/officeart/2005/8/layout/orgChart1"/>
    <dgm:cxn modelId="{74E4D9F7-73BD-4159-8ED7-BB4D65391C15}" type="presParOf" srcId="{DC8AE8D2-F5CF-4D69-AA12-64A3B101C614}" destId="{6EA74097-D4B9-46A6-BF79-E8593E071346}" srcOrd="1" destOrd="0" presId="urn:microsoft.com/office/officeart/2005/8/layout/orgChart1"/>
    <dgm:cxn modelId="{CFBC8C96-BC2E-4001-A52E-A9D30A87AA2F}" type="presParOf" srcId="{66C0D7B6-1331-4356-B780-123FEF323D0B}" destId="{01516E18-9BCE-485E-8C70-58B043821D4B}" srcOrd="1" destOrd="0" presId="urn:microsoft.com/office/officeart/2005/8/layout/orgChart1"/>
    <dgm:cxn modelId="{1796AFED-54A3-452A-80EC-BF724EB4E191}" type="presParOf" srcId="{01516E18-9BCE-485E-8C70-58B043821D4B}" destId="{4E043F54-8D1F-4992-8FFE-2038A4D417EB}" srcOrd="0" destOrd="0" presId="urn:microsoft.com/office/officeart/2005/8/layout/orgChart1"/>
    <dgm:cxn modelId="{A68B724D-5208-424A-B912-3AA42CB87515}" type="presParOf" srcId="{01516E18-9BCE-485E-8C70-58B043821D4B}" destId="{6D9C3E2D-BA94-420F-B3FB-01632F0979B8}" srcOrd="1" destOrd="0" presId="urn:microsoft.com/office/officeart/2005/8/layout/orgChart1"/>
    <dgm:cxn modelId="{F206A3C3-E6FA-4C41-898C-E8E8DBB1126E}" type="presParOf" srcId="{6D9C3E2D-BA94-420F-B3FB-01632F0979B8}" destId="{4DA46A62-273E-4145-8FCB-7A997F41AC7B}" srcOrd="0" destOrd="0" presId="urn:microsoft.com/office/officeart/2005/8/layout/orgChart1"/>
    <dgm:cxn modelId="{6BD66C42-F8F3-4BC4-ACED-E70256BD1200}" type="presParOf" srcId="{4DA46A62-273E-4145-8FCB-7A997F41AC7B}" destId="{81C970A3-2EEF-444F-8271-F782A2B33DDA}" srcOrd="0" destOrd="0" presId="urn:microsoft.com/office/officeart/2005/8/layout/orgChart1"/>
    <dgm:cxn modelId="{784DB337-0C4B-474C-A6D5-C453F64B4993}" type="presParOf" srcId="{4DA46A62-273E-4145-8FCB-7A997F41AC7B}" destId="{7959D047-C8B9-4668-BD5C-6A193101EC1F}" srcOrd="1" destOrd="0" presId="urn:microsoft.com/office/officeart/2005/8/layout/orgChart1"/>
    <dgm:cxn modelId="{41D0B691-8ECD-47A5-AE2B-C4FF39BBBEBE}" type="presParOf" srcId="{6D9C3E2D-BA94-420F-B3FB-01632F0979B8}" destId="{2BF4378B-D2E9-4B45-B0C3-5F49CC34D5D6}" srcOrd="1" destOrd="0" presId="urn:microsoft.com/office/officeart/2005/8/layout/orgChart1"/>
    <dgm:cxn modelId="{5AEAC39B-27AA-414F-901D-1E91CD3A0BD8}" type="presParOf" srcId="{6D9C3E2D-BA94-420F-B3FB-01632F0979B8}" destId="{EF2861A1-DB4B-49BC-BA4A-8AB61EFDFB32}" srcOrd="2" destOrd="0" presId="urn:microsoft.com/office/officeart/2005/8/layout/orgChart1"/>
    <dgm:cxn modelId="{5B8FCA1D-11C4-43E3-964D-3013528DAB71}" type="presParOf" srcId="{01516E18-9BCE-485E-8C70-58B043821D4B}" destId="{C7409F51-575B-4B11-B229-17C27C0D3BD7}" srcOrd="2" destOrd="0" presId="urn:microsoft.com/office/officeart/2005/8/layout/orgChart1"/>
    <dgm:cxn modelId="{E4E06FC5-35B2-45A2-99A7-B902336A03F0}" type="presParOf" srcId="{01516E18-9BCE-485E-8C70-58B043821D4B}" destId="{BC5702EF-344B-4B9D-A6E0-5ED65E77CA4E}" srcOrd="3" destOrd="0" presId="urn:microsoft.com/office/officeart/2005/8/layout/orgChart1"/>
    <dgm:cxn modelId="{4780D5B6-A3AB-40C8-B5CC-72ABDD3C316E}" type="presParOf" srcId="{BC5702EF-344B-4B9D-A6E0-5ED65E77CA4E}" destId="{EE9F089E-A015-40C7-8C3A-A6610711F13C}" srcOrd="0" destOrd="0" presId="urn:microsoft.com/office/officeart/2005/8/layout/orgChart1"/>
    <dgm:cxn modelId="{9A69E604-7004-46F6-BF50-0BAB11298F24}" type="presParOf" srcId="{EE9F089E-A015-40C7-8C3A-A6610711F13C}" destId="{34D8D0D9-4C7E-405A-99EE-7F1F0DD279F1}" srcOrd="0" destOrd="0" presId="urn:microsoft.com/office/officeart/2005/8/layout/orgChart1"/>
    <dgm:cxn modelId="{4F4ABA45-7914-4DB7-AEDD-6DACB5AA8780}" type="presParOf" srcId="{EE9F089E-A015-40C7-8C3A-A6610711F13C}" destId="{2B4CD869-269B-46B7-85DE-77C14D4FCFA4}" srcOrd="1" destOrd="0" presId="urn:microsoft.com/office/officeart/2005/8/layout/orgChart1"/>
    <dgm:cxn modelId="{D0EDA767-D750-4A6F-BA31-4D76A1BFF1BA}" type="presParOf" srcId="{BC5702EF-344B-4B9D-A6E0-5ED65E77CA4E}" destId="{0CFA7ACC-4031-4AF8-97D8-5E8FC3D65D41}" srcOrd="1" destOrd="0" presId="urn:microsoft.com/office/officeart/2005/8/layout/orgChart1"/>
    <dgm:cxn modelId="{7B474CDD-EECA-4A6F-8A1D-90C32C83BC44}" type="presParOf" srcId="{BC5702EF-344B-4B9D-A6E0-5ED65E77CA4E}" destId="{D8F8CE1B-CE23-43E5-A294-3EFE56BE18F8}" srcOrd="2" destOrd="0" presId="urn:microsoft.com/office/officeart/2005/8/layout/orgChart1"/>
    <dgm:cxn modelId="{288D158E-8DC1-493A-ADC4-D202B81003D4}" type="presParOf" srcId="{01516E18-9BCE-485E-8C70-58B043821D4B}" destId="{DF3C0DA8-1F40-4D1C-870A-22499C946831}" srcOrd="4" destOrd="0" presId="urn:microsoft.com/office/officeart/2005/8/layout/orgChart1"/>
    <dgm:cxn modelId="{B375312C-7303-4CE9-8341-E835C67B5812}" type="presParOf" srcId="{01516E18-9BCE-485E-8C70-58B043821D4B}" destId="{3D22F442-5D33-4643-A2AF-782B2669D1E3}" srcOrd="5" destOrd="0" presId="urn:microsoft.com/office/officeart/2005/8/layout/orgChart1"/>
    <dgm:cxn modelId="{00F2EFAF-ED28-41FD-9C7A-B918AFFC4DA9}" type="presParOf" srcId="{3D22F442-5D33-4643-A2AF-782B2669D1E3}" destId="{A73EA65A-0131-4A15-BD4E-EB5CBFA207AC}" srcOrd="0" destOrd="0" presId="urn:microsoft.com/office/officeart/2005/8/layout/orgChart1"/>
    <dgm:cxn modelId="{B4F36097-61F0-443E-A0F5-19CFF7B8030B}" type="presParOf" srcId="{A73EA65A-0131-4A15-BD4E-EB5CBFA207AC}" destId="{A61AFDA1-BF2D-4912-A575-B85F1E4CE7D1}" srcOrd="0" destOrd="0" presId="urn:microsoft.com/office/officeart/2005/8/layout/orgChart1"/>
    <dgm:cxn modelId="{12D20DBF-AC32-4854-A549-78D61F989448}" type="presParOf" srcId="{A73EA65A-0131-4A15-BD4E-EB5CBFA207AC}" destId="{365045F2-C284-43EB-8906-207048D39038}" srcOrd="1" destOrd="0" presId="urn:microsoft.com/office/officeart/2005/8/layout/orgChart1"/>
    <dgm:cxn modelId="{536E9372-BDED-4A40-A17B-B1B15A817A3B}" type="presParOf" srcId="{3D22F442-5D33-4643-A2AF-782B2669D1E3}" destId="{120C9D5F-118D-4A76-A773-0744100D2D4A}" srcOrd="1" destOrd="0" presId="urn:microsoft.com/office/officeart/2005/8/layout/orgChart1"/>
    <dgm:cxn modelId="{AEF79982-83FC-4B5B-B8A0-B0DFAF3B0ED1}" type="presParOf" srcId="{3D22F442-5D33-4643-A2AF-782B2669D1E3}" destId="{EB6F5594-F8C6-45F1-83C9-1F4141F611C2}" srcOrd="2" destOrd="0" presId="urn:microsoft.com/office/officeart/2005/8/layout/orgChart1"/>
    <dgm:cxn modelId="{852863B5-5BCE-4157-8E7E-1739C933B662}" type="presParOf" srcId="{01516E18-9BCE-485E-8C70-58B043821D4B}" destId="{73FAD51A-0608-4134-B0B4-A24E299E409D}" srcOrd="6" destOrd="0" presId="urn:microsoft.com/office/officeart/2005/8/layout/orgChart1"/>
    <dgm:cxn modelId="{F320754E-46A9-4C2A-986B-EE9F3E94CE94}" type="presParOf" srcId="{01516E18-9BCE-485E-8C70-58B043821D4B}" destId="{253AB30D-D152-4A32-AD6A-3704A54314E7}" srcOrd="7" destOrd="0" presId="urn:microsoft.com/office/officeart/2005/8/layout/orgChart1"/>
    <dgm:cxn modelId="{F12BE3AA-55CE-4843-A848-82991AF9E151}" type="presParOf" srcId="{253AB30D-D152-4A32-AD6A-3704A54314E7}" destId="{664BD394-DF93-4B01-9024-909EEED610F1}" srcOrd="0" destOrd="0" presId="urn:microsoft.com/office/officeart/2005/8/layout/orgChart1"/>
    <dgm:cxn modelId="{96D086B9-27EF-4A02-9878-AC4AA0265BD9}" type="presParOf" srcId="{664BD394-DF93-4B01-9024-909EEED610F1}" destId="{60DF370C-79BC-4E1D-B703-F4BF91D3C226}" srcOrd="0" destOrd="0" presId="urn:microsoft.com/office/officeart/2005/8/layout/orgChart1"/>
    <dgm:cxn modelId="{AE30399E-5EBA-41D5-A9C9-2FC8E46F4535}" type="presParOf" srcId="{664BD394-DF93-4B01-9024-909EEED610F1}" destId="{9F670B66-2AF5-4184-AF21-BE18C10D2BF3}" srcOrd="1" destOrd="0" presId="urn:microsoft.com/office/officeart/2005/8/layout/orgChart1"/>
    <dgm:cxn modelId="{DA8E480D-A279-4770-BAA4-01A509E4FD47}" type="presParOf" srcId="{253AB30D-D152-4A32-AD6A-3704A54314E7}" destId="{DB25819D-E159-456D-885E-EE2317F8E847}" srcOrd="1" destOrd="0" presId="urn:microsoft.com/office/officeart/2005/8/layout/orgChart1"/>
    <dgm:cxn modelId="{4778B6D2-BF94-4105-8E76-E60855F78124}" type="presParOf" srcId="{253AB30D-D152-4A32-AD6A-3704A54314E7}" destId="{FB24747F-3710-41E5-9B15-762FBFFAD4EF}" srcOrd="2" destOrd="0" presId="urn:microsoft.com/office/officeart/2005/8/layout/orgChart1"/>
    <dgm:cxn modelId="{292E5F41-792D-4A0A-A16B-DD12E4409C81}" type="presParOf" srcId="{66C0D7B6-1331-4356-B780-123FEF323D0B}" destId="{6A243C5C-41D3-4CFF-94E0-5DAA5A267119}" srcOrd="2" destOrd="0" presId="urn:microsoft.com/office/officeart/2005/8/layout/orgChart1"/>
    <dgm:cxn modelId="{E6B67C0E-333D-4888-BEFB-0E390368AE69}" type="presParOf" srcId="{CB4C4713-655A-455F-87ED-A2D6CDBC7126}" destId="{0C4E7BF9-0F2F-4CA3-B5B1-ABC4D743D9D5}" srcOrd="2" destOrd="0" presId="urn:microsoft.com/office/officeart/2005/8/layout/orgChart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FAD51A-0608-4134-B0B4-A24E299E409D}">
      <dsp:nvSpPr>
        <dsp:cNvPr id="0" name=""/>
        <dsp:cNvSpPr/>
      </dsp:nvSpPr>
      <dsp:spPr>
        <a:xfrm>
          <a:off x="2495649" y="657771"/>
          <a:ext cx="91440" cy="1405800"/>
        </a:xfrm>
        <a:custGeom>
          <a:avLst/>
          <a:gdLst/>
          <a:ahLst/>
          <a:cxnLst/>
          <a:rect l="0" t="0" r="0" b="0"/>
          <a:pathLst>
            <a:path>
              <a:moveTo>
                <a:pt x="45720" y="0"/>
              </a:moveTo>
              <a:lnTo>
                <a:pt x="45720" y="1405800"/>
              </a:lnTo>
              <a:lnTo>
                <a:pt x="127137" y="140580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F3C0DA8-1F40-4D1C-870A-22499C946831}">
      <dsp:nvSpPr>
        <dsp:cNvPr id="0" name=""/>
        <dsp:cNvSpPr/>
      </dsp:nvSpPr>
      <dsp:spPr>
        <a:xfrm>
          <a:off x="2495649" y="657771"/>
          <a:ext cx="91440" cy="1020426"/>
        </a:xfrm>
        <a:custGeom>
          <a:avLst/>
          <a:gdLst/>
          <a:ahLst/>
          <a:cxnLst/>
          <a:rect l="0" t="0" r="0" b="0"/>
          <a:pathLst>
            <a:path>
              <a:moveTo>
                <a:pt x="45720" y="0"/>
              </a:moveTo>
              <a:lnTo>
                <a:pt x="45720" y="1020426"/>
              </a:lnTo>
              <a:lnTo>
                <a:pt x="127137" y="102042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7409F51-575B-4B11-B229-17C27C0D3BD7}">
      <dsp:nvSpPr>
        <dsp:cNvPr id="0" name=""/>
        <dsp:cNvSpPr/>
      </dsp:nvSpPr>
      <dsp:spPr>
        <a:xfrm>
          <a:off x="2495649" y="657771"/>
          <a:ext cx="91440" cy="635052"/>
        </a:xfrm>
        <a:custGeom>
          <a:avLst/>
          <a:gdLst/>
          <a:ahLst/>
          <a:cxnLst/>
          <a:rect l="0" t="0" r="0" b="0"/>
          <a:pathLst>
            <a:path>
              <a:moveTo>
                <a:pt x="45720" y="0"/>
              </a:moveTo>
              <a:lnTo>
                <a:pt x="45720" y="635052"/>
              </a:lnTo>
              <a:lnTo>
                <a:pt x="127137" y="63505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E043F54-8D1F-4992-8FFE-2038A4D417EB}">
      <dsp:nvSpPr>
        <dsp:cNvPr id="0" name=""/>
        <dsp:cNvSpPr/>
      </dsp:nvSpPr>
      <dsp:spPr>
        <a:xfrm>
          <a:off x="2495649" y="657771"/>
          <a:ext cx="91440" cy="249678"/>
        </a:xfrm>
        <a:custGeom>
          <a:avLst/>
          <a:gdLst/>
          <a:ahLst/>
          <a:cxnLst/>
          <a:rect l="0" t="0" r="0" b="0"/>
          <a:pathLst>
            <a:path>
              <a:moveTo>
                <a:pt x="45720" y="0"/>
              </a:moveTo>
              <a:lnTo>
                <a:pt x="45720" y="249678"/>
              </a:lnTo>
              <a:lnTo>
                <a:pt x="127137" y="2496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0D34EA-5806-4D50-BDE2-1AE4C4412033}">
      <dsp:nvSpPr>
        <dsp:cNvPr id="0" name=""/>
        <dsp:cNvSpPr/>
      </dsp:nvSpPr>
      <dsp:spPr>
        <a:xfrm>
          <a:off x="1773334" y="272397"/>
          <a:ext cx="985146" cy="113983"/>
        </a:xfrm>
        <a:custGeom>
          <a:avLst/>
          <a:gdLst/>
          <a:ahLst/>
          <a:cxnLst/>
          <a:rect l="0" t="0" r="0" b="0"/>
          <a:pathLst>
            <a:path>
              <a:moveTo>
                <a:pt x="0" y="0"/>
              </a:moveTo>
              <a:lnTo>
                <a:pt x="0" y="56991"/>
              </a:lnTo>
              <a:lnTo>
                <a:pt x="985146" y="56991"/>
              </a:lnTo>
              <a:lnTo>
                <a:pt x="985146" y="11398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06E169D-7D60-4B64-A16F-AB42CE6A9A5F}">
      <dsp:nvSpPr>
        <dsp:cNvPr id="0" name=""/>
        <dsp:cNvSpPr/>
      </dsp:nvSpPr>
      <dsp:spPr>
        <a:xfrm>
          <a:off x="1838884" y="657771"/>
          <a:ext cx="91440" cy="249678"/>
        </a:xfrm>
        <a:custGeom>
          <a:avLst/>
          <a:gdLst/>
          <a:ahLst/>
          <a:cxnLst/>
          <a:rect l="0" t="0" r="0" b="0"/>
          <a:pathLst>
            <a:path>
              <a:moveTo>
                <a:pt x="45720" y="0"/>
              </a:moveTo>
              <a:lnTo>
                <a:pt x="45720" y="249678"/>
              </a:lnTo>
              <a:lnTo>
                <a:pt x="127137" y="2496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AE56CA8-99B8-48BD-BA56-D69740C45931}">
      <dsp:nvSpPr>
        <dsp:cNvPr id="0" name=""/>
        <dsp:cNvSpPr/>
      </dsp:nvSpPr>
      <dsp:spPr>
        <a:xfrm>
          <a:off x="1773334" y="272397"/>
          <a:ext cx="328382" cy="113983"/>
        </a:xfrm>
        <a:custGeom>
          <a:avLst/>
          <a:gdLst/>
          <a:ahLst/>
          <a:cxnLst/>
          <a:rect l="0" t="0" r="0" b="0"/>
          <a:pathLst>
            <a:path>
              <a:moveTo>
                <a:pt x="0" y="0"/>
              </a:moveTo>
              <a:lnTo>
                <a:pt x="0" y="56991"/>
              </a:lnTo>
              <a:lnTo>
                <a:pt x="328382" y="56991"/>
              </a:lnTo>
              <a:lnTo>
                <a:pt x="328382" y="11398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9C0B947-97E3-41C9-82E9-836EC4FCDCF8}">
      <dsp:nvSpPr>
        <dsp:cNvPr id="0" name=""/>
        <dsp:cNvSpPr/>
      </dsp:nvSpPr>
      <dsp:spPr>
        <a:xfrm>
          <a:off x="1182120" y="657771"/>
          <a:ext cx="91440" cy="1405800"/>
        </a:xfrm>
        <a:custGeom>
          <a:avLst/>
          <a:gdLst/>
          <a:ahLst/>
          <a:cxnLst/>
          <a:rect l="0" t="0" r="0" b="0"/>
          <a:pathLst>
            <a:path>
              <a:moveTo>
                <a:pt x="45720" y="0"/>
              </a:moveTo>
              <a:lnTo>
                <a:pt x="45720" y="1405800"/>
              </a:lnTo>
              <a:lnTo>
                <a:pt x="127137" y="140580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1F02590-7469-4E31-83D6-B0826470DB3C}">
      <dsp:nvSpPr>
        <dsp:cNvPr id="0" name=""/>
        <dsp:cNvSpPr/>
      </dsp:nvSpPr>
      <dsp:spPr>
        <a:xfrm>
          <a:off x="1182120" y="657771"/>
          <a:ext cx="91440" cy="1020426"/>
        </a:xfrm>
        <a:custGeom>
          <a:avLst/>
          <a:gdLst/>
          <a:ahLst/>
          <a:cxnLst/>
          <a:rect l="0" t="0" r="0" b="0"/>
          <a:pathLst>
            <a:path>
              <a:moveTo>
                <a:pt x="45720" y="0"/>
              </a:moveTo>
              <a:lnTo>
                <a:pt x="45720" y="1020426"/>
              </a:lnTo>
              <a:lnTo>
                <a:pt x="127137" y="102042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C4C0FB6-E1D5-42E8-B322-6B46FAF4DF17}">
      <dsp:nvSpPr>
        <dsp:cNvPr id="0" name=""/>
        <dsp:cNvSpPr/>
      </dsp:nvSpPr>
      <dsp:spPr>
        <a:xfrm>
          <a:off x="1182120" y="657771"/>
          <a:ext cx="91440" cy="635052"/>
        </a:xfrm>
        <a:custGeom>
          <a:avLst/>
          <a:gdLst/>
          <a:ahLst/>
          <a:cxnLst/>
          <a:rect l="0" t="0" r="0" b="0"/>
          <a:pathLst>
            <a:path>
              <a:moveTo>
                <a:pt x="45720" y="0"/>
              </a:moveTo>
              <a:lnTo>
                <a:pt x="45720" y="635052"/>
              </a:lnTo>
              <a:lnTo>
                <a:pt x="127137" y="63505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98BCA67-3EE7-4578-B3D6-A24955F12816}">
      <dsp:nvSpPr>
        <dsp:cNvPr id="0" name=""/>
        <dsp:cNvSpPr/>
      </dsp:nvSpPr>
      <dsp:spPr>
        <a:xfrm>
          <a:off x="1182120" y="657771"/>
          <a:ext cx="91440" cy="249678"/>
        </a:xfrm>
        <a:custGeom>
          <a:avLst/>
          <a:gdLst/>
          <a:ahLst/>
          <a:cxnLst/>
          <a:rect l="0" t="0" r="0" b="0"/>
          <a:pathLst>
            <a:path>
              <a:moveTo>
                <a:pt x="45720" y="0"/>
              </a:moveTo>
              <a:lnTo>
                <a:pt x="45720" y="249678"/>
              </a:lnTo>
              <a:lnTo>
                <a:pt x="127137" y="2496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0DBFC14-AEFA-4FA4-B2CE-140A13304759}">
      <dsp:nvSpPr>
        <dsp:cNvPr id="0" name=""/>
        <dsp:cNvSpPr/>
      </dsp:nvSpPr>
      <dsp:spPr>
        <a:xfrm>
          <a:off x="1444952" y="272397"/>
          <a:ext cx="328382" cy="113983"/>
        </a:xfrm>
        <a:custGeom>
          <a:avLst/>
          <a:gdLst/>
          <a:ahLst/>
          <a:cxnLst/>
          <a:rect l="0" t="0" r="0" b="0"/>
          <a:pathLst>
            <a:path>
              <a:moveTo>
                <a:pt x="328382" y="0"/>
              </a:moveTo>
              <a:lnTo>
                <a:pt x="328382" y="56991"/>
              </a:lnTo>
              <a:lnTo>
                <a:pt x="0" y="56991"/>
              </a:lnTo>
              <a:lnTo>
                <a:pt x="0" y="11398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A5A3CDA-E4FF-469B-8642-6CBC9640899D}">
      <dsp:nvSpPr>
        <dsp:cNvPr id="0" name=""/>
        <dsp:cNvSpPr/>
      </dsp:nvSpPr>
      <dsp:spPr>
        <a:xfrm>
          <a:off x="788188" y="272397"/>
          <a:ext cx="985146" cy="113983"/>
        </a:xfrm>
        <a:custGeom>
          <a:avLst/>
          <a:gdLst/>
          <a:ahLst/>
          <a:cxnLst/>
          <a:rect l="0" t="0" r="0" b="0"/>
          <a:pathLst>
            <a:path>
              <a:moveTo>
                <a:pt x="985146" y="0"/>
              </a:moveTo>
              <a:lnTo>
                <a:pt x="985146" y="56991"/>
              </a:lnTo>
              <a:lnTo>
                <a:pt x="0" y="56991"/>
              </a:lnTo>
              <a:lnTo>
                <a:pt x="0" y="11398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DDF1714-A893-4BD0-9BA8-7D130E0A4DA1}">
      <dsp:nvSpPr>
        <dsp:cNvPr id="0" name=""/>
        <dsp:cNvSpPr/>
      </dsp:nvSpPr>
      <dsp:spPr>
        <a:xfrm>
          <a:off x="1501944" y="1007"/>
          <a:ext cx="542780" cy="2713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Menu Utama</a:t>
          </a:r>
        </a:p>
      </dsp:txBody>
      <dsp:txXfrm>
        <a:off x="1501944" y="1007"/>
        <a:ext cx="542780" cy="271390"/>
      </dsp:txXfrm>
    </dsp:sp>
    <dsp:sp modelId="{9B24E79C-F0A8-4030-A85B-E6B83CE93F6D}">
      <dsp:nvSpPr>
        <dsp:cNvPr id="0" name=""/>
        <dsp:cNvSpPr/>
      </dsp:nvSpPr>
      <dsp:spPr>
        <a:xfrm>
          <a:off x="516798" y="386381"/>
          <a:ext cx="542780" cy="2713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t>Login</a:t>
          </a:r>
        </a:p>
      </dsp:txBody>
      <dsp:txXfrm>
        <a:off x="516798" y="386381"/>
        <a:ext cx="542780" cy="271390"/>
      </dsp:txXfrm>
    </dsp:sp>
    <dsp:sp modelId="{F6123D74-5341-471E-9E48-87EB69F895E5}">
      <dsp:nvSpPr>
        <dsp:cNvPr id="0" name=""/>
        <dsp:cNvSpPr/>
      </dsp:nvSpPr>
      <dsp:spPr>
        <a:xfrm>
          <a:off x="1173562" y="386381"/>
          <a:ext cx="542780" cy="2713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t>Input</a:t>
          </a:r>
        </a:p>
      </dsp:txBody>
      <dsp:txXfrm>
        <a:off x="1173562" y="386381"/>
        <a:ext cx="542780" cy="271390"/>
      </dsp:txXfrm>
    </dsp:sp>
    <dsp:sp modelId="{7400C161-B07A-4248-9EDD-729D58D9529A}">
      <dsp:nvSpPr>
        <dsp:cNvPr id="0" name=""/>
        <dsp:cNvSpPr/>
      </dsp:nvSpPr>
      <dsp:spPr>
        <a:xfrm>
          <a:off x="1309257" y="771755"/>
          <a:ext cx="542780" cy="2713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Data Anggota</a:t>
          </a:r>
        </a:p>
      </dsp:txBody>
      <dsp:txXfrm>
        <a:off x="1309257" y="771755"/>
        <a:ext cx="542780" cy="271390"/>
      </dsp:txXfrm>
    </dsp:sp>
    <dsp:sp modelId="{62B0061D-D985-4A57-BDB8-C8E4E72E20C1}">
      <dsp:nvSpPr>
        <dsp:cNvPr id="0" name=""/>
        <dsp:cNvSpPr/>
      </dsp:nvSpPr>
      <dsp:spPr>
        <a:xfrm>
          <a:off x="1309257" y="1157129"/>
          <a:ext cx="542780" cy="2713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Data Kasir</a:t>
          </a:r>
        </a:p>
      </dsp:txBody>
      <dsp:txXfrm>
        <a:off x="1309257" y="1157129"/>
        <a:ext cx="542780" cy="271390"/>
      </dsp:txXfrm>
    </dsp:sp>
    <dsp:sp modelId="{9C4DD359-C70A-4477-899D-D980E55D3643}">
      <dsp:nvSpPr>
        <dsp:cNvPr id="0" name=""/>
        <dsp:cNvSpPr/>
      </dsp:nvSpPr>
      <dsp:spPr>
        <a:xfrm>
          <a:off x="1309257" y="1542503"/>
          <a:ext cx="542780" cy="2713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Data Barang</a:t>
          </a:r>
        </a:p>
      </dsp:txBody>
      <dsp:txXfrm>
        <a:off x="1309257" y="1542503"/>
        <a:ext cx="542780" cy="271390"/>
      </dsp:txXfrm>
    </dsp:sp>
    <dsp:sp modelId="{F1A1838C-453F-411F-9839-E708BB9EF9EA}">
      <dsp:nvSpPr>
        <dsp:cNvPr id="0" name=""/>
        <dsp:cNvSpPr/>
      </dsp:nvSpPr>
      <dsp:spPr>
        <a:xfrm>
          <a:off x="1309257" y="1927877"/>
          <a:ext cx="542780" cy="2713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Transaksi</a:t>
          </a:r>
        </a:p>
      </dsp:txBody>
      <dsp:txXfrm>
        <a:off x="1309257" y="1927877"/>
        <a:ext cx="542780" cy="271390"/>
      </dsp:txXfrm>
    </dsp:sp>
    <dsp:sp modelId="{DAB585FC-E81F-44B2-8867-E374D878AE1A}">
      <dsp:nvSpPr>
        <dsp:cNvPr id="0" name=""/>
        <dsp:cNvSpPr/>
      </dsp:nvSpPr>
      <dsp:spPr>
        <a:xfrm>
          <a:off x="1830326" y="386381"/>
          <a:ext cx="542780" cy="2713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t>Output</a:t>
          </a:r>
        </a:p>
      </dsp:txBody>
      <dsp:txXfrm>
        <a:off x="1830326" y="386381"/>
        <a:ext cx="542780" cy="271390"/>
      </dsp:txXfrm>
    </dsp:sp>
    <dsp:sp modelId="{DCEDB005-6498-47DB-97AB-41329A103DF4}">
      <dsp:nvSpPr>
        <dsp:cNvPr id="0" name=""/>
        <dsp:cNvSpPr/>
      </dsp:nvSpPr>
      <dsp:spPr>
        <a:xfrm>
          <a:off x="1966021" y="771755"/>
          <a:ext cx="542780" cy="2713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Struk</a:t>
          </a:r>
        </a:p>
      </dsp:txBody>
      <dsp:txXfrm>
        <a:off x="1966021" y="771755"/>
        <a:ext cx="542780" cy="271390"/>
      </dsp:txXfrm>
    </dsp:sp>
    <dsp:sp modelId="{D44918A3-7704-468D-A3A1-5CE73748492D}">
      <dsp:nvSpPr>
        <dsp:cNvPr id="0" name=""/>
        <dsp:cNvSpPr/>
      </dsp:nvSpPr>
      <dsp:spPr>
        <a:xfrm>
          <a:off x="2487090" y="386381"/>
          <a:ext cx="542780" cy="2713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Laporan</a:t>
          </a:r>
        </a:p>
      </dsp:txBody>
      <dsp:txXfrm>
        <a:off x="2487090" y="386381"/>
        <a:ext cx="542780" cy="271390"/>
      </dsp:txXfrm>
    </dsp:sp>
    <dsp:sp modelId="{81C970A3-2EEF-444F-8271-F782A2B33DDA}">
      <dsp:nvSpPr>
        <dsp:cNvPr id="0" name=""/>
        <dsp:cNvSpPr/>
      </dsp:nvSpPr>
      <dsp:spPr>
        <a:xfrm>
          <a:off x="2622786" y="771755"/>
          <a:ext cx="542780" cy="2713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Laporan Transaksi</a:t>
          </a:r>
        </a:p>
      </dsp:txBody>
      <dsp:txXfrm>
        <a:off x="2622786" y="771755"/>
        <a:ext cx="542780" cy="271390"/>
      </dsp:txXfrm>
    </dsp:sp>
    <dsp:sp modelId="{34D8D0D9-4C7E-405A-99EE-7F1F0DD279F1}">
      <dsp:nvSpPr>
        <dsp:cNvPr id="0" name=""/>
        <dsp:cNvSpPr/>
      </dsp:nvSpPr>
      <dsp:spPr>
        <a:xfrm>
          <a:off x="2622786" y="1157129"/>
          <a:ext cx="542780" cy="2713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Laporan Barang</a:t>
          </a:r>
        </a:p>
      </dsp:txBody>
      <dsp:txXfrm>
        <a:off x="2622786" y="1157129"/>
        <a:ext cx="542780" cy="271390"/>
      </dsp:txXfrm>
    </dsp:sp>
    <dsp:sp modelId="{A61AFDA1-BF2D-4912-A575-B85F1E4CE7D1}">
      <dsp:nvSpPr>
        <dsp:cNvPr id="0" name=""/>
        <dsp:cNvSpPr/>
      </dsp:nvSpPr>
      <dsp:spPr>
        <a:xfrm>
          <a:off x="2622786" y="1542503"/>
          <a:ext cx="542780" cy="2713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 Laporan Log Edit Anggota</a:t>
          </a:r>
        </a:p>
      </dsp:txBody>
      <dsp:txXfrm>
        <a:off x="2622786" y="1542503"/>
        <a:ext cx="542780" cy="271390"/>
      </dsp:txXfrm>
    </dsp:sp>
    <dsp:sp modelId="{60DF370C-79BC-4E1D-B703-F4BF91D3C226}">
      <dsp:nvSpPr>
        <dsp:cNvPr id="0" name=""/>
        <dsp:cNvSpPr/>
      </dsp:nvSpPr>
      <dsp:spPr>
        <a:xfrm>
          <a:off x="2622786" y="1927877"/>
          <a:ext cx="542780" cy="2713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Laporan Transaksi Anggota</a:t>
          </a:r>
        </a:p>
      </dsp:txBody>
      <dsp:txXfrm>
        <a:off x="2622786" y="1927877"/>
        <a:ext cx="542780" cy="27139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CA50EE-F5FB-4024-A0A1-582441FA9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8</Pages>
  <Words>2343</Words>
  <Characters>13360</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2</CharactersWithSpaces>
  <SharedDoc>false</SharedDoc>
  <HLinks>
    <vt:vector size="18" baseType="variant">
      <vt:variant>
        <vt:i4>1179706</vt:i4>
      </vt:variant>
      <vt:variant>
        <vt:i4>6</vt:i4>
      </vt:variant>
      <vt:variant>
        <vt:i4>0</vt:i4>
      </vt:variant>
      <vt:variant>
        <vt:i4>5</vt:i4>
      </vt:variant>
      <vt:variant>
        <vt:lpwstr>mailto:rismauliya@gmail.com</vt:lpwstr>
      </vt:variant>
      <vt:variant>
        <vt:lpwstr/>
      </vt:variant>
      <vt:variant>
        <vt:i4>2097222</vt:i4>
      </vt:variant>
      <vt:variant>
        <vt:i4>3</vt:i4>
      </vt:variant>
      <vt:variant>
        <vt:i4>0</vt:i4>
      </vt:variant>
      <vt:variant>
        <vt:i4>5</vt:i4>
      </vt:variant>
      <vt:variant>
        <vt:lpwstr>mailto:avrizale.pln@gmail.com</vt:lpwstr>
      </vt:variant>
      <vt:variant>
        <vt:lpwstr/>
      </vt:variant>
      <vt:variant>
        <vt:i4>6750226</vt:i4>
      </vt:variant>
      <vt:variant>
        <vt:i4>0</vt:i4>
      </vt:variant>
      <vt:variant>
        <vt:i4>0</vt:i4>
      </vt:variant>
      <vt:variant>
        <vt:i4>5</vt:i4>
      </vt:variant>
      <vt:variant>
        <vt:lpwstr>mailto:adityasetiawan231@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eza av</cp:lastModifiedBy>
  <cp:revision>5</cp:revision>
  <dcterms:created xsi:type="dcterms:W3CDTF">2022-07-19T15:08:00Z</dcterms:created>
  <dcterms:modified xsi:type="dcterms:W3CDTF">2022-07-19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6395dd9-952f-39bd-aa22-c4d9332572ed</vt:lpwstr>
  </property>
  <property fmtid="{D5CDD505-2E9C-101B-9397-08002B2CF9AE}" pid="24" name="Mendeley Citation Style_1">
    <vt:lpwstr>http://www.zotero.org/styles/ieee</vt:lpwstr>
  </property>
</Properties>
</file>